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2573D9" w14:textId="332E739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C036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C036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C036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78DA0C1E" w14:textId="49636D84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662</w:t>
      </w:r>
    </w:p>
    <w:p w14:paraId="600FD541" w14:textId="36F2104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</w:p>
    <w:p w14:paraId="5A751047" w14:textId="77777777" w:rsidR="00A77B3E" w:rsidRDefault="00A77B3E">
      <w:pPr>
        <w:spacing w:line="360" w:lineRule="auto"/>
        <w:jc w:val="both"/>
      </w:pPr>
    </w:p>
    <w:p w14:paraId="57FE62B0" w14:textId="57A79D35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ucos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s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h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u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gastrointestin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rac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atient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with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olitis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</w:t>
      </w:r>
    </w:p>
    <w:p w14:paraId="551CCD2F" w14:textId="77777777" w:rsidR="00A77B3E" w:rsidRDefault="00A77B3E">
      <w:pPr>
        <w:spacing w:line="360" w:lineRule="auto"/>
        <w:jc w:val="both"/>
      </w:pPr>
    </w:p>
    <w:p w14:paraId="4CF85658" w14:textId="7C3538E6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C036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</w:rPr>
        <w:t>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</w:p>
    <w:p w14:paraId="6E1558BD" w14:textId="77777777" w:rsidR="00A77B3E" w:rsidRDefault="00A77B3E">
      <w:pPr>
        <w:spacing w:line="360" w:lineRule="auto"/>
        <w:jc w:val="both"/>
      </w:pPr>
    </w:p>
    <w:p w14:paraId="43FA44A5" w14:textId="02E30C7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Y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-Q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-Xu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</w:t>
      </w:r>
    </w:p>
    <w:p w14:paraId="73283CB0" w14:textId="77777777" w:rsidR="00A77B3E" w:rsidRDefault="00A77B3E">
      <w:pPr>
        <w:spacing w:line="360" w:lineRule="auto"/>
        <w:jc w:val="both"/>
      </w:pPr>
    </w:p>
    <w:p w14:paraId="69AD2877" w14:textId="3A509B22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Yan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n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Zh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Chang-Qing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Zheng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Li-Xuan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Sang,</w:t>
      </w:r>
      <w:r w:rsidR="002C0363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gj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y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022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0" w:name="OLE_LINK151"/>
      <w:bookmarkStart w:id="1" w:name="OLE_LINK152"/>
      <w:r w:rsidR="00AC07DC">
        <w:rPr>
          <w:rFonts w:ascii="Book Antiqua" w:hAnsi="Book Antiqua" w:cs="Book Antiqua" w:hint="eastAsia"/>
          <w:color w:val="000000"/>
          <w:lang w:eastAsia="zh-CN"/>
        </w:rPr>
        <w:t>Liaoning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AC07DC">
        <w:rPr>
          <w:rFonts w:ascii="Book Antiqua" w:hAnsi="Book Antiqua" w:cs="Book Antiqua" w:hint="eastAsia"/>
          <w:color w:val="000000"/>
          <w:lang w:eastAsia="zh-CN"/>
        </w:rPr>
        <w:t>Province,</w:t>
      </w:r>
      <w:bookmarkEnd w:id="0"/>
      <w:bookmarkEnd w:id="1"/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32F6593D" w14:textId="77777777" w:rsidR="00A77B3E" w:rsidRDefault="00A77B3E">
      <w:pPr>
        <w:spacing w:line="360" w:lineRule="auto"/>
        <w:jc w:val="both"/>
      </w:pPr>
    </w:p>
    <w:p w14:paraId="2FCA443D" w14:textId="68CBA0ED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Author</w:t>
      </w:r>
      <w:r w:rsidR="002C0363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contributions:</w:t>
      </w:r>
      <w:r w:rsidR="002C0363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LX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;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Q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LX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contribu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analysis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review;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wrot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paper;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LX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.</w:t>
      </w:r>
    </w:p>
    <w:p w14:paraId="7DA8B225" w14:textId="77777777" w:rsidR="00A77B3E" w:rsidRDefault="00A77B3E">
      <w:pPr>
        <w:spacing w:line="360" w:lineRule="auto"/>
        <w:jc w:val="both"/>
      </w:pPr>
    </w:p>
    <w:p w14:paraId="4BC73B6A" w14:textId="099EFDD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-Xuan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ng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gj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728D2">
        <w:rPr>
          <w:rFonts w:ascii="Book Antiqua" w:hAnsi="Book Antiqua" w:cs="Book Antiqua" w:hint="eastAsia"/>
          <w:color w:val="000000"/>
          <w:lang w:eastAsia="zh-CN"/>
        </w:rPr>
        <w:t>No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9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xi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ad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ex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y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022,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728D2">
        <w:rPr>
          <w:rFonts w:ascii="Book Antiqua" w:hAnsi="Book Antiqua" w:cs="Book Antiqua" w:hint="eastAsia"/>
          <w:color w:val="000000"/>
          <w:lang w:eastAsia="zh-CN"/>
        </w:rPr>
        <w:t>Liaoning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728D2">
        <w:rPr>
          <w:rFonts w:ascii="Book Antiqua" w:hAnsi="Book Antiqua" w:cs="Book Antiqua" w:hint="eastAsia"/>
          <w:color w:val="000000"/>
          <w:lang w:eastAsia="zh-CN"/>
        </w:rPr>
        <w:t>Provinc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lixuan2008@163.com</w:t>
      </w:r>
    </w:p>
    <w:p w14:paraId="353F22A8" w14:textId="77777777" w:rsidR="00A77B3E" w:rsidRDefault="00A77B3E">
      <w:pPr>
        <w:spacing w:line="360" w:lineRule="auto"/>
        <w:jc w:val="both"/>
      </w:pPr>
    </w:p>
    <w:p w14:paraId="52215601" w14:textId="38C02B3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63ED4F6F" w14:textId="573C8A99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220D44D2" w14:textId="28353AF3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C5ACC" w:rsidRPr="003C5ACC">
        <w:rPr>
          <w:rFonts w:ascii="Book Antiqua" w:eastAsia="Book Antiqua" w:hAnsi="Book Antiqua" w:cs="Book Antiqua"/>
          <w:color w:val="000000"/>
        </w:rPr>
        <w:t>April 21, 2021</w:t>
      </w:r>
    </w:p>
    <w:p w14:paraId="7215EA8D" w14:textId="7941633D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C47C7" w:rsidRPr="00686F93">
        <w:rPr>
          <w:rFonts w:ascii="Book Antiqua" w:hAnsi="Book Antiqua"/>
          <w:color w:val="000000"/>
          <w:shd w:val="clear" w:color="auto" w:fill="FFFFFF"/>
        </w:rPr>
        <w:t>June 14</w:t>
      </w:r>
      <w:r w:rsidR="004C47C7" w:rsidRPr="00686F93">
        <w:rPr>
          <w:rFonts w:ascii="Book Antiqua" w:hAnsi="Book Antiqua" w:hint="eastAsia"/>
          <w:color w:val="000000"/>
          <w:shd w:val="clear" w:color="auto" w:fill="FFFFFF"/>
          <w:lang w:eastAsia="zh-CN"/>
        </w:rPr>
        <w:t>, 2021</w:t>
      </w:r>
    </w:p>
    <w:p w14:paraId="4DD42140" w14:textId="77777777" w:rsidR="00A77B3E" w:rsidRDefault="00A77B3E">
      <w:pPr>
        <w:spacing w:line="360" w:lineRule="auto"/>
        <w:jc w:val="both"/>
        <w:sectPr w:rsidR="00A77B3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0C822B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0EA975F" w14:textId="2344D05C" w:rsidR="00A77B3E" w:rsidRDefault="00762925">
      <w:pPr>
        <w:spacing w:line="360" w:lineRule="auto"/>
        <w:jc w:val="both"/>
      </w:pPr>
      <w:bookmarkStart w:id="2" w:name="OLE_LINK153"/>
      <w:bookmarkStart w:id="3" w:name="OLE_LINK154"/>
      <w:r>
        <w:rPr>
          <w:rFonts w:ascii="Book Antiqua" w:eastAsia="Book Antiqua" w:hAnsi="Book Antiqua" w:cs="Book Antiqua"/>
          <w:color w:val="000000"/>
        </w:rPr>
        <w:t>U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C)</w:t>
      </w:r>
      <w:bookmarkEnd w:id="2"/>
      <w:bookmarkEnd w:id="3"/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specific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psing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flammato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owe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disease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olorectum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onside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hief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4" w:name="OLE_LINK213"/>
      <w:bookmarkStart w:id="5" w:name="OLE_LINK214"/>
      <w:bookmarkStart w:id="6" w:name="OLE_LINK155"/>
      <w:r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bookmarkEnd w:id="4"/>
      <w:bookmarkEnd w:id="5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(UGI)</w:t>
      </w:r>
      <w:bookmarkEnd w:id="6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reque</w:t>
      </w:r>
      <w:r w:rsidR="000700FD">
        <w:rPr>
          <w:rFonts w:ascii="Book Antiqua" w:eastAsia="Book Antiqua" w:hAnsi="Book Antiqua" w:cs="Book Antiqua"/>
          <w:color w:val="000000"/>
        </w:rPr>
        <w:t>nt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Recentl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emerg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evidence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h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suggested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pres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omplic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esophageal,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machic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duodenal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juries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35B2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t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enc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al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</w:t>
      </w:r>
      <w:r w:rsidR="000700FD">
        <w:rPr>
          <w:rFonts w:ascii="Book Antiqua" w:eastAsia="Book Antiqua" w:hAnsi="Book Antiqua" w:cs="Book Antiqua"/>
          <w:color w:val="000000"/>
        </w:rPr>
        <w:t>ic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nonspecific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refore,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volve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gnored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ny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linicians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standar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riteri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een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gastroduodenoscopy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recommend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needed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lesions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rei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ophageal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</w:t>
      </w:r>
      <w:r w:rsidR="000700FD">
        <w:rPr>
          <w:rFonts w:ascii="Book Antiqua" w:eastAsia="Book Antiqua" w:hAnsi="Book Antiqua" w:cs="Book Antiqua"/>
          <w:color w:val="000000"/>
        </w:rPr>
        <w:t>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poten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pathogenesis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.</w:t>
      </w:r>
    </w:p>
    <w:p w14:paraId="62BDD2A1" w14:textId="77777777" w:rsidR="00A77B3E" w:rsidRDefault="00A77B3E">
      <w:pPr>
        <w:spacing w:line="360" w:lineRule="auto"/>
        <w:jc w:val="both"/>
      </w:pPr>
    </w:p>
    <w:p w14:paraId="27465065" w14:textId="5D97B072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</w:p>
    <w:p w14:paraId="5400E781" w14:textId="77777777" w:rsidR="00A43E41" w:rsidRDefault="00A43E41" w:rsidP="00A43E41">
      <w:pPr>
        <w:spacing w:line="360" w:lineRule="auto"/>
        <w:jc w:val="both"/>
        <w:rPr>
          <w:lang w:eastAsia="zh-CN"/>
        </w:rPr>
      </w:pPr>
    </w:p>
    <w:p w14:paraId="41BE19DA" w14:textId="77777777" w:rsidR="00A43E41" w:rsidRPr="00026CB8" w:rsidRDefault="00A43E41" w:rsidP="00A43E41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 xml:space="preserve">Author(s) 2021. </w:t>
      </w:r>
      <w:r w:rsidRPr="00026CB8">
        <w:rPr>
          <w:rFonts w:ascii="Book Antiqua" w:eastAsia="Book Antiqua" w:hAnsi="Book Antiqua" w:cs="Book Antiqua"/>
          <w:color w:val="000000"/>
        </w:rPr>
        <w:t xml:space="preserve">Published by Baishideng Publishing Group Inc. All rights reserved. </w:t>
      </w:r>
    </w:p>
    <w:p w14:paraId="4F86E75E" w14:textId="77777777" w:rsidR="00A77B3E" w:rsidRDefault="00A77B3E">
      <w:pPr>
        <w:spacing w:line="360" w:lineRule="auto"/>
        <w:jc w:val="both"/>
      </w:pPr>
    </w:p>
    <w:p w14:paraId="4BD8C994" w14:textId="37652C9C" w:rsidR="00CB4E0F" w:rsidRDefault="00CB4E0F">
      <w:pPr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CB4E0F">
        <w:rPr>
          <w:rFonts w:ascii="Book Antiqua" w:hAnsi="Book Antiqua" w:cs="Book Antiqua" w:hint="eastAsia"/>
          <w:b/>
          <w:color w:val="000000"/>
          <w:lang w:eastAsia="zh-CN"/>
        </w:rPr>
        <w:t xml:space="preserve">Citation: </w:t>
      </w:r>
      <w:r w:rsidR="00762925"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Zh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Z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Zhe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CQ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S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LX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u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colitis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review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C036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i/>
          <w:iCs/>
          <w:color w:val="000000"/>
        </w:rPr>
        <w:t>J</w:t>
      </w:r>
      <w:r w:rsidR="002C036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>
        <w:rPr>
          <w:rFonts w:ascii="Book Antiqua" w:eastAsia="Book Antiqua" w:hAnsi="Book Antiqua" w:cs="Book Antiqua"/>
          <w:color w:val="000000"/>
        </w:rPr>
        <w:t>2021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4C47C7" w:rsidRPr="00686F93">
        <w:rPr>
          <w:rFonts w:ascii="Book Antiqua" w:eastAsia="Book Antiqua" w:hAnsi="Book Antiqua" w:cs="Book Antiqua"/>
          <w:color w:val="000000"/>
        </w:rPr>
        <w:t>2</w:t>
      </w:r>
      <w:r w:rsidR="004C47C7" w:rsidRPr="00686F93">
        <w:rPr>
          <w:rFonts w:ascii="Book Antiqua" w:eastAsia="Book Antiqua" w:hAnsi="Book Antiqua" w:cs="Book Antiqua" w:hint="eastAsia"/>
          <w:color w:val="000000"/>
        </w:rPr>
        <w:t>7</w:t>
      </w:r>
      <w:r w:rsidR="004C47C7" w:rsidRPr="00686F93">
        <w:rPr>
          <w:rFonts w:ascii="Book Antiqua" w:eastAsia="Book Antiqua" w:hAnsi="Book Antiqua" w:cs="Book Antiqua"/>
          <w:color w:val="000000"/>
        </w:rPr>
        <w:t>(</w:t>
      </w:r>
      <w:r w:rsidR="004C47C7" w:rsidRPr="00686F93">
        <w:rPr>
          <w:rFonts w:ascii="Book Antiqua" w:hAnsi="Book Antiqua" w:cs="Book Antiqua" w:hint="eastAsia"/>
          <w:color w:val="000000"/>
          <w:lang w:eastAsia="zh-CN"/>
        </w:rPr>
        <w:t>22</w:t>
      </w:r>
      <w:r w:rsidR="004C47C7" w:rsidRPr="00686F93">
        <w:rPr>
          <w:rFonts w:ascii="Book Antiqua" w:eastAsia="Book Antiqua" w:hAnsi="Book Antiqua" w:cs="Book Antiqua"/>
          <w:color w:val="000000"/>
        </w:rPr>
        <w:t xml:space="preserve">): </w:t>
      </w:r>
      <w:r w:rsidR="00375714" w:rsidRPr="00375714">
        <w:rPr>
          <w:rFonts w:ascii="Book Antiqua" w:eastAsia="Book Antiqua" w:hAnsi="Book Antiqua" w:cs="Book Antiqua"/>
          <w:color w:val="000000"/>
        </w:rPr>
        <w:t>2963-2978</w:t>
      </w:r>
      <w:r w:rsidR="004C47C7" w:rsidRPr="00686F93">
        <w:rPr>
          <w:rFonts w:ascii="Book Antiqua" w:eastAsia="Book Antiqua" w:hAnsi="Book Antiqua" w:cs="Book Antiqua"/>
          <w:color w:val="000000"/>
        </w:rPr>
        <w:t xml:space="preserve"> </w:t>
      </w:r>
    </w:p>
    <w:p w14:paraId="3A06CD8B" w14:textId="77777777" w:rsidR="00CB4E0F" w:rsidRDefault="004C47C7">
      <w:pPr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CB4E0F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Pr="00686F93">
        <w:rPr>
          <w:rFonts w:ascii="Book Antiqua" w:eastAsia="Book Antiqua" w:hAnsi="Book Antiqua" w:cs="Book Antiqua"/>
          <w:color w:val="000000"/>
        </w:rPr>
        <w:t>https://www.wjgnet.com/1007-9327/full/v2</w:t>
      </w:r>
      <w:r w:rsidRPr="00686F93">
        <w:rPr>
          <w:rFonts w:ascii="Book Antiqua" w:eastAsia="Book Antiqua" w:hAnsi="Book Antiqua" w:cs="Book Antiqua" w:hint="eastAsia"/>
          <w:color w:val="000000"/>
        </w:rPr>
        <w:t>7</w:t>
      </w:r>
      <w:r w:rsidRPr="00686F93">
        <w:rPr>
          <w:rFonts w:ascii="Book Antiqua" w:eastAsia="Book Antiqua" w:hAnsi="Book Antiqua" w:cs="Book Antiqua"/>
          <w:color w:val="000000"/>
        </w:rPr>
        <w:t>/i</w:t>
      </w:r>
      <w:r w:rsidRPr="00686F93">
        <w:rPr>
          <w:rFonts w:ascii="Book Antiqua" w:hAnsi="Book Antiqua" w:cs="Book Antiqua" w:hint="eastAsia"/>
          <w:color w:val="000000"/>
          <w:lang w:eastAsia="zh-CN"/>
        </w:rPr>
        <w:t>22</w:t>
      </w:r>
      <w:r w:rsidRPr="00686F93">
        <w:rPr>
          <w:rFonts w:ascii="Book Antiqua" w:eastAsia="Book Antiqua" w:hAnsi="Book Antiqua" w:cs="Book Antiqua"/>
          <w:color w:val="000000"/>
        </w:rPr>
        <w:t>/</w:t>
      </w:r>
      <w:r w:rsidR="00D43ADF" w:rsidRPr="00375714">
        <w:rPr>
          <w:rFonts w:ascii="Book Antiqua" w:eastAsia="Book Antiqua" w:hAnsi="Book Antiqua" w:cs="Book Antiqua"/>
          <w:color w:val="000000"/>
        </w:rPr>
        <w:t>2963</w:t>
      </w:r>
      <w:r w:rsidRPr="00686F93">
        <w:rPr>
          <w:rFonts w:ascii="Book Antiqua" w:eastAsia="Book Antiqua" w:hAnsi="Book Antiqua" w:cs="Book Antiqua"/>
          <w:color w:val="000000"/>
        </w:rPr>
        <w:t xml:space="preserve">.htm </w:t>
      </w:r>
    </w:p>
    <w:p w14:paraId="0566CF3A" w14:textId="32081847" w:rsidR="00A77B3E" w:rsidRDefault="004C47C7">
      <w:pPr>
        <w:spacing w:line="360" w:lineRule="auto"/>
        <w:jc w:val="both"/>
      </w:pPr>
      <w:r w:rsidRPr="00CB4E0F">
        <w:rPr>
          <w:rFonts w:ascii="Book Antiqua" w:eastAsia="Book Antiqua" w:hAnsi="Book Antiqua" w:cs="Book Antiqua"/>
          <w:b/>
          <w:color w:val="000000"/>
        </w:rPr>
        <w:t xml:space="preserve">DOI: </w:t>
      </w:r>
      <w:r w:rsidRPr="00686F93">
        <w:rPr>
          <w:rFonts w:ascii="Book Antiqua" w:eastAsia="Book Antiqua" w:hAnsi="Book Antiqua" w:cs="Book Antiqua"/>
          <w:color w:val="000000"/>
        </w:rPr>
        <w:t>https://dx.doi.org/10.3748/wjg.v2</w:t>
      </w:r>
      <w:r w:rsidRPr="00686F93">
        <w:rPr>
          <w:rFonts w:ascii="Book Antiqua" w:eastAsia="Book Antiqua" w:hAnsi="Book Antiqua" w:cs="Book Antiqua" w:hint="eastAsia"/>
          <w:color w:val="000000"/>
        </w:rPr>
        <w:t>7</w:t>
      </w:r>
      <w:r w:rsidRPr="00686F93">
        <w:rPr>
          <w:rFonts w:ascii="Book Antiqua" w:eastAsia="Book Antiqua" w:hAnsi="Book Antiqua" w:cs="Book Antiqua"/>
          <w:color w:val="000000"/>
        </w:rPr>
        <w:t>.i</w:t>
      </w:r>
      <w:r w:rsidRPr="00686F93">
        <w:rPr>
          <w:rFonts w:ascii="Book Antiqua" w:hAnsi="Book Antiqua" w:cs="Book Antiqua" w:hint="eastAsia"/>
          <w:color w:val="000000"/>
          <w:lang w:eastAsia="zh-CN"/>
        </w:rPr>
        <w:t>22</w:t>
      </w:r>
      <w:r w:rsidRPr="00686F93">
        <w:rPr>
          <w:rFonts w:ascii="Book Antiqua" w:eastAsia="Book Antiqua" w:hAnsi="Book Antiqua" w:cs="Book Antiqua"/>
          <w:color w:val="000000"/>
        </w:rPr>
        <w:t>.</w:t>
      </w:r>
      <w:r w:rsidR="00D43ADF" w:rsidRPr="00375714">
        <w:rPr>
          <w:rFonts w:ascii="Book Antiqua" w:eastAsia="Book Antiqua" w:hAnsi="Book Antiqua" w:cs="Book Antiqua"/>
          <w:color w:val="000000"/>
        </w:rPr>
        <w:t>2963</w:t>
      </w:r>
    </w:p>
    <w:p w14:paraId="5428A1E3" w14:textId="77777777" w:rsidR="00A77B3E" w:rsidRDefault="00A77B3E">
      <w:pPr>
        <w:spacing w:line="360" w:lineRule="auto"/>
        <w:jc w:val="both"/>
      </w:pPr>
    </w:p>
    <w:p w14:paraId="35D755AF" w14:textId="23C23333" w:rsidR="00A77B3E" w:rsidRDefault="00762925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re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ophageal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hAnsi="Book Antiqua" w:cs="Book Antiqua" w:hint="eastAsia"/>
          <w:color w:val="000000"/>
          <w:lang w:eastAsia="zh-CN"/>
        </w:rPr>
        <w:t>u</w:t>
      </w:r>
      <w:r w:rsidR="00EE01EC">
        <w:rPr>
          <w:rFonts w:ascii="Book Antiqua" w:eastAsia="Book Antiqua" w:hAnsi="Book Antiqua" w:cs="Book Antiqua"/>
          <w:color w:val="000000"/>
        </w:rPr>
        <w:t>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colit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(UC)</w:t>
      </w:r>
      <w:r>
        <w:rPr>
          <w:rFonts w:ascii="Book Antiqua" w:eastAsia="Book Antiqua" w:hAnsi="Book Antiqua" w:cs="Book Antiqua"/>
          <w:color w:val="000000"/>
        </w:rPr>
        <w:t>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(UGI)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ation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35B2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it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e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ic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specifi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is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itor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p w14:paraId="6EA31A77" w14:textId="023B427E" w:rsidR="003C5ACC" w:rsidRDefault="003C5A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3672879B" w14:textId="77777777" w:rsidR="003C5ACC" w:rsidRDefault="003C5ACC">
      <w:pPr>
        <w:spacing w:line="360" w:lineRule="auto"/>
        <w:jc w:val="both"/>
      </w:pPr>
    </w:p>
    <w:p w14:paraId="20FEFAB6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70E4CD50" w14:textId="1B88D6BD" w:rsidR="00A77B3E" w:rsidRPr="002C0363" w:rsidRDefault="00715A36">
      <w:pPr>
        <w:spacing w:line="360" w:lineRule="auto"/>
        <w:jc w:val="both"/>
      </w:pPr>
      <w:r w:rsidRPr="002C0363">
        <w:rPr>
          <w:rFonts w:ascii="Book Antiqua" w:eastAsia="Book Antiqua" w:hAnsi="Book Antiqua" w:cs="Book Antiqua"/>
          <w:color w:val="000000"/>
        </w:rPr>
        <w:t>Ulcerati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litis</w:t>
      </w:r>
      <w:r w:rsidR="002C0363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UC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diopathic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hronic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laps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flammator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owe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sea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IBD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ccurr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ol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ctum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h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o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gre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tar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ctum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ommon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pread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r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455CF0">
        <w:rPr>
          <w:rFonts w:ascii="Book Antiqua" w:eastAsia="Book Antiqua" w:hAnsi="Book Antiqua" w:cs="Book Antiqua"/>
          <w:color w:val="000000"/>
        </w:rPr>
        <w:t xml:space="preserve">of </w:t>
      </w:r>
      <w:r w:rsidR="00762925" w:rsidRPr="002C0363">
        <w:rPr>
          <w:rFonts w:ascii="Book Antiqua" w:eastAsia="Book Antiqua" w:hAnsi="Book Antiqua" w:cs="Book Antiqua"/>
          <w:color w:val="000000"/>
        </w:rPr>
        <w:t>o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nti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olon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" w:tooltip="Ordás, 2012 #395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2" w:tooltip="Feuerstein, 2019 #396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2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a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ypic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clu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frequ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owe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ovement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cu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u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lood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arrhea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bdomin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scomfort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rgency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eigh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os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enesmu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3" w:tooltip="Feuerstein, 2014 #397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3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4" w:tooltip="Gajendran, 2019 #398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4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Never</w:t>
      </w:r>
      <w:r w:rsidR="003A0CDE">
        <w:rPr>
          <w:rFonts w:ascii="Book Antiqua" w:hAnsi="Book Antiqua" w:cs="Book Antiqua" w:hint="eastAsia"/>
          <w:color w:val="000000"/>
          <w:lang w:eastAsia="zh-CN"/>
        </w:rPr>
        <w:t>-</w:t>
      </w:r>
      <w:r w:rsidR="00762925" w:rsidRPr="002C0363">
        <w:rPr>
          <w:rFonts w:ascii="Book Antiqua" w:eastAsia="Book Antiqua" w:hAnsi="Book Antiqua" w:cs="Book Antiqua"/>
          <w:color w:val="000000"/>
        </w:rPr>
        <w:t>theles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remendou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dvance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rogres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ha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a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u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nderstand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i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sea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ve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as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2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ecade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par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from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bo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ypic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merg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videnc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uppor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variet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ccompany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volv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ppe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gastrointestin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UGI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rac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it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p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acr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icr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alyse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5" w:tooltip="Kovacs, 2012 #399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5-9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uc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osinophil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sophagiti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0" w:tooltip="Goldstein, 2010 #330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0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gastroduodeniti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1" w:tooltip="Hori, 2008 #301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1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lcer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flammation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2" w:tooltip="Harpaz, 2020 #349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2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13" w:tooltip="Tobin, 2001 #80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3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ddition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ositi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at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ndoscop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symptomat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dividual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owe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at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tient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por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linical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ignifica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es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clu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ltip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rosion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granula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hange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ambo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joint-lik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ppearance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hit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pot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friab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cosa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lcer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urul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eposi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ur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sophagogastroduodenoscopy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1" w:tooltip="Hori, 2008 #301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1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14" w:tooltip="Sasaki, 1996 #334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4-16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hic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ltip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ros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xtreme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0%</w:t>
      </w:r>
      <w:r w:rsidR="002C0363" w:rsidRPr="002C0363">
        <w:rPr>
          <w:rFonts w:ascii="Book Antiqua" w:eastAsia="Book Antiqua" w:hAnsi="Book Antiqua" w:cs="Book Antiqua"/>
          <w:color w:val="000000"/>
        </w:rPr>
        <w:t>-</w:t>
      </w:r>
      <w:r w:rsidR="00762925" w:rsidRPr="002C0363">
        <w:rPr>
          <w:rFonts w:ascii="Book Antiqua" w:eastAsia="Book Antiqua" w:hAnsi="Book Antiqua" w:cs="Book Antiqua"/>
          <w:color w:val="000000"/>
        </w:rPr>
        <w:t>3%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tient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7" w:tooltip="Rubenstein, 2004 #314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7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-rela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nd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icr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resentat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ummariz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Figure</w:t>
      </w:r>
      <w:r w:rsidR="002C0363" w:rsidRPr="002C036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1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Table</w:t>
      </w:r>
      <w:r w:rsidR="002C0363" w:rsidRPr="002C036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1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</w:p>
    <w:p w14:paraId="14A574EB" w14:textId="75C73742" w:rsidR="00A77B3E" w:rsidRPr="00E00C89" w:rsidRDefault="00762925" w:rsidP="00B2516C">
      <w:pPr>
        <w:spacing w:line="360" w:lineRule="auto"/>
        <w:ind w:firstLineChars="100" w:firstLine="240"/>
        <w:jc w:val="both"/>
        <w:rPr>
          <w:lang w:eastAsia="zh-CN"/>
        </w:rPr>
      </w:pPr>
      <w:r w:rsidRPr="002C0363">
        <w:rPr>
          <w:rFonts w:ascii="Book Antiqua" w:eastAsia="Book Antiqua" w:hAnsi="Book Antiqua" w:cs="Book Antiqua"/>
          <w:color w:val="000000"/>
        </w:rPr>
        <w:t>Mill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op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orldw</w:t>
      </w:r>
      <w:r w:rsidR="00E704EB" w:rsidRPr="002C0363">
        <w:rPr>
          <w:rFonts w:ascii="Book Antiqua" w:eastAsia="Book Antiqua" w:hAnsi="Book Antiqua" w:cs="Book Antiqua"/>
          <w:color w:val="000000"/>
        </w:rPr>
        <w:t>i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affec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b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UC</w:t>
      </w:r>
      <w:r w:rsidR="00455CF0">
        <w:rPr>
          <w:rFonts w:ascii="Book Antiqua" w:eastAsia="Book Antiqua" w:hAnsi="Book Antiqua" w:cs="Book Antiqua"/>
          <w:color w:val="000000"/>
        </w:rPr>
        <w:t xml:space="preserve">, which </w:t>
      </w:r>
      <w:r w:rsidR="00455CF0" w:rsidRPr="002C0363">
        <w:rPr>
          <w:rFonts w:ascii="Book Antiqua" w:eastAsia="Book Antiqua" w:hAnsi="Book Antiqua" w:cs="Book Antiqua"/>
          <w:color w:val="000000"/>
        </w:rPr>
        <w:t>ha</w:t>
      </w:r>
      <w:r w:rsidR="00455CF0">
        <w:rPr>
          <w:rFonts w:ascii="Book Antiqua" w:eastAsia="Book Antiqua" w:hAnsi="Book Antiqua" w:cs="Book Antiqua"/>
          <w:color w:val="000000"/>
        </w:rPr>
        <w:t>s</w:t>
      </w:r>
      <w:r w:rsidR="00455CF0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nsider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glob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isorder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8" w:tooltip="Pravda, 2019 #408" w:history="1">
        <w:r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8</w:t>
        </w:r>
      </w:hyperlink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incidenc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h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rising</w:t>
      </w:r>
      <w:r w:rsidR="002C0363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sinc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id-20</w:t>
      </w:r>
      <w:r w:rsidRPr="002C0363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entury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9" w:tooltip="Mak, 2020 #410" w:history="1">
        <w:r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9</w:t>
        </w:r>
      </w:hyperlink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44048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Nevertheles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diatr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455CF0" w:rsidRPr="002C0363">
        <w:rPr>
          <w:rFonts w:ascii="Book Antiqua" w:eastAsia="Book Antiqua" w:hAnsi="Book Antiqua" w:cs="Book Antiqua"/>
          <w:color w:val="000000"/>
        </w:rPr>
        <w:t xml:space="preserve">IBD </w:t>
      </w:r>
      <w:r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a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general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ough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res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o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mm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involvement</w:t>
      </w:r>
      <w:r w:rsidR="00455CF0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dul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atient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i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iscrepanc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a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cau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endoscop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les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outine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rform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symptomat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dul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it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IB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i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diatr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unterparts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20" w:tooltip="Siow, 2017 #409" w:history="1">
        <w:r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20</w:t>
        </w:r>
      </w:hyperlink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ecei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arge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reatm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variou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rganizat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ang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from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mmunit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ospital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ubl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ospital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linic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owever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involvem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a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nnotic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ttend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hysici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u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lack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knowledg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gastroduoden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lesion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hic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shoul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ai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ncer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ur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reatment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5" w:tooltip="Kato, 2018 #300" w:history="1">
        <w:r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5</w:t>
        </w:r>
      </w:hyperlink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Furthermor</w:t>
      </w:r>
      <w:r>
        <w:rPr>
          <w:rFonts w:ascii="Book Antiqua" w:eastAsia="Book Antiqua" w:hAnsi="Book Antiqua" w:cs="Book Antiqua"/>
          <w:color w:val="000000"/>
        </w:rPr>
        <w:t>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455CF0">
        <w:rPr>
          <w:rFonts w:ascii="Book Antiqua" w:eastAsia="Book Antiqua" w:hAnsi="Book Antiqua" w:cs="Book Antiqua"/>
          <w:color w:val="000000"/>
        </w:rPr>
        <w:t xml:space="preserve">established </w:t>
      </w:r>
      <w:r>
        <w:rPr>
          <w:rFonts w:ascii="Book Antiqua" w:eastAsia="Book Antiqua" w:hAnsi="Book Antiqua" w:cs="Book Antiqua"/>
          <w:color w:val="000000"/>
        </w:rPr>
        <w:t>standar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eri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455CF0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455CF0">
        <w:rPr>
          <w:rFonts w:ascii="Book Antiqua" w:eastAsia="Book Antiqua" w:hAnsi="Book Antiqua" w:cs="Book Antiqua"/>
          <w:color w:val="000000"/>
        </w:rPr>
        <w:t xml:space="preserve"> wh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gastroduodenoscop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GDS)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kground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.</w:t>
      </w:r>
    </w:p>
    <w:p w14:paraId="2A8322C8" w14:textId="2D46803D" w:rsidR="00A77B3E" w:rsidRDefault="00762925" w:rsidP="00E00C8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Henceforth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uc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ment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ia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ia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oid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les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ation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</w:p>
    <w:p w14:paraId="03DA0A1B" w14:textId="77777777" w:rsidR="00A77B3E" w:rsidRDefault="00A77B3E">
      <w:pPr>
        <w:spacing w:line="360" w:lineRule="auto"/>
        <w:jc w:val="both"/>
        <w:rPr>
          <w:lang w:eastAsia="zh-CN"/>
        </w:rPr>
      </w:pPr>
    </w:p>
    <w:p w14:paraId="5EC2712B" w14:textId="7592C18C" w:rsidR="00690E8E" w:rsidRPr="00280FD8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FF0000"/>
          <w:u w:val="single"/>
        </w:rPr>
      </w:pPr>
      <w:bookmarkStart w:id="7" w:name="OLE_LINK16"/>
      <w:bookmarkStart w:id="8" w:name="OLE_LINK17"/>
      <w:r w:rsidRPr="00280FD8">
        <w:rPr>
          <w:rFonts w:ascii="Book Antiqua" w:hAnsi="Book Antiqua"/>
          <w:b/>
          <w:u w:val="single"/>
        </w:rPr>
        <w:t>ESOPHAGE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280FD8">
        <w:rPr>
          <w:rFonts w:ascii="Book Antiqua" w:hAnsi="Book Antiqua"/>
          <w:b/>
          <w:u w:val="single"/>
        </w:rPr>
        <w:t>MUCOS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280FD8">
        <w:rPr>
          <w:rFonts w:ascii="Book Antiqua" w:hAnsi="Book Antiqua"/>
          <w:b/>
          <w:u w:val="single"/>
        </w:rPr>
        <w:t>LESION</w:t>
      </w:r>
      <w:bookmarkEnd w:id="7"/>
      <w:bookmarkEnd w:id="8"/>
      <w:r w:rsidR="00455CF0">
        <w:rPr>
          <w:rFonts w:ascii="Book Antiqua" w:hAnsi="Book Antiqua"/>
          <w:b/>
          <w:u w:val="single"/>
        </w:rPr>
        <w:t>S</w:t>
      </w:r>
    </w:p>
    <w:p w14:paraId="647C63C6" w14:textId="5A664E72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raditional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455CF0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ur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mi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erm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yea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i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2%-50%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oldstein&lt;/Author&gt;&lt;Year&gt;2010&lt;/Year&gt;&lt;RecNum&gt;330&lt;/RecNum&gt;&lt;DisplayText&gt;&lt;style face="superscript"&gt;[10]&lt;/style&gt;&lt;/DisplayText&gt;&lt;record&gt;&lt;rec-number&gt;330&lt;/rec-number&gt;&lt;foreign-keys&gt;&lt;key app="EN" db-id="wt0azdx92pfefqexwvlx5d0rafw2xtdxf0ep"&gt;330&lt;/key&gt;&lt;/foreign-keys&gt;&lt;ref-type name="Journal Article"&gt;17&lt;/ref-type&gt;&lt;contributors&gt;&lt;authors&gt;&lt;author&gt;Goldstein, N. S.&lt;/author&gt;&lt;author&gt;Amin, M.&lt;/author&gt;&lt;/authors&gt;&lt;/contributors&gt;&lt;auth-address&gt;Advanced Diagnostics Laboratory, PLLC, 25241 Grand River Avenue, Redford, MI 483240, USA. Electronic address: nealgoldstein@AdvancedDiagnosticsLab.com.&amp;#xD;Department of Anatomic Pathology, William Beaumont Hospital, 3601 West 13 Mile Road, Royal Oak, MI 48073, USA.&lt;/auth-address&gt;&lt;titles&gt;&lt;title&gt;Upper Gastrointestinal Tract in Inflammatory Bowel Disease&lt;/title&gt;&lt;secondary-title&gt;Surg Pathol Clin&lt;/secondary-title&gt;&lt;alt-title&gt;Surgical pathology clinics&lt;/alt-title&gt;&lt;/titles&gt;&lt;alt-periodical&gt;&lt;full-title&gt;Surgical Pathology Clinics&lt;/full-title&gt;&lt;/alt-periodical&gt;&lt;pages&gt;349-59&lt;/pages&gt;&lt;volume&gt;3&lt;/volume&gt;&lt;number&gt;2&lt;/number&gt;&lt;edition&gt;2010/06/01&lt;/edition&gt;&lt;dates&gt;&lt;year&gt;2010&lt;/year&gt;&lt;pub-dates&gt;&lt;date&gt;Jun&lt;/date&gt;&lt;/pub-dates&gt;&lt;/dates&gt;&lt;isbn&gt;1875-9181 (Print)&amp;#xD;1875-9157&lt;/isbn&gt;&lt;accession-num&gt;26839135&lt;/accession-num&gt;&lt;urls&gt;&lt;/urls&gt;&lt;electronic-resource-num&gt;10.1016/j.path.2010.05.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" w:tooltip="Goldstein, 2010 #330" w:history="1">
        <w:r w:rsidRPr="00690E8E">
          <w:rPr>
            <w:rFonts w:ascii="Book Antiqua" w:hAnsi="Book Antiqua"/>
            <w:noProof/>
            <w:vertAlign w:val="superscript"/>
          </w:rPr>
          <w:t>1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9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ohn’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CD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>
          <w:fldData xml:space="preserve">PEVuZE5vdGU+PENpdGU+PEF1dGhvcj5ExIVia293c2tpPC9BdXRob3I+PFllYXI+MjAxOTwvWWVh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ExIVia293c2tpPC9BdXRob3I+PFllYXI+MjAxOTwvWWVh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1" w:tooltip="Dąbkowski, 2019 #331" w:history="1">
        <w:r w:rsidRPr="00690E8E">
          <w:rPr>
            <w:rFonts w:ascii="Book Antiqua" w:hAnsi="Book Antiqua"/>
            <w:noProof/>
            <w:vertAlign w:val="superscript"/>
          </w:rPr>
          <w:t>21</w:t>
        </w:r>
      </w:hyperlink>
      <w:r w:rsidR="00280FD8">
        <w:rPr>
          <w:rFonts w:ascii="Book Antiqua" w:hAnsi="Book Antiqua"/>
          <w:noProof/>
          <w:vertAlign w:val="superscript"/>
        </w:rPr>
        <w:t>,</w:t>
      </w:r>
      <w:hyperlink w:anchor="_ENREF_22" w:tooltip="Turner, 2007 #332" w:history="1">
        <w:r w:rsidRPr="00690E8E">
          <w:rPr>
            <w:rFonts w:ascii="Book Antiqua" w:hAnsi="Book Antiqua"/>
            <w:noProof/>
            <w:vertAlign w:val="superscript"/>
          </w:rPr>
          <w:t>2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umb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derestim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icul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ci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c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ndar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ymptoma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e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llen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ca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verse</w:t>
      </w:r>
      <w:r w:rsidR="002C0363">
        <w:rPr>
          <w:rFonts w:ascii="Book Antiqua" w:hAnsi="Book Antiqua"/>
        </w:rPr>
        <w:t xml:space="preserve"> </w:t>
      </w:r>
      <w:bookmarkStart w:id="9" w:name="OLE_LINK5"/>
      <w:bookmarkStart w:id="10" w:name="OLE_LINK6"/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bookmarkEnd w:id="9"/>
      <w:bookmarkEnd w:id="10"/>
      <w:r w:rsidRPr="00690E8E">
        <w:rPr>
          <w:rFonts w:ascii="Book Antiqua" w:hAnsi="Book Antiqua"/>
        </w:rPr>
        <w:t>symptom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ve-ulcer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rictu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ypic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specified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thou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dentif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.</w:t>
      </w:r>
    </w:p>
    <w:p w14:paraId="130C8504" w14:textId="77777777" w:rsidR="00280FD8" w:rsidRDefault="00280FD8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62579503" w14:textId="77777777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Esophagitis</w:t>
      </w:r>
    </w:p>
    <w:p w14:paraId="54FC7486" w14:textId="7E00D2BB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bookmarkStart w:id="11" w:name="OLE_LINK13"/>
      <w:bookmarkStart w:id="12" w:name="OLE_LINK14"/>
      <w:r w:rsidRPr="00690E8E">
        <w:rPr>
          <w:rFonts w:ascii="Book Antiqua" w:hAnsi="Book Antiqua"/>
        </w:rPr>
        <w:t>esophagitis</w:t>
      </w:r>
      <w:bookmarkEnd w:id="11"/>
      <w:bookmarkEnd w:id="12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rgo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al</w:t>
      </w:r>
      <w:r w:rsidR="00280FD8" w:rsidRPr="00690E8E">
        <w:rPr>
          <w:rFonts w:ascii="Book Antiqua" w:hAnsi="Book Antiqua"/>
        </w:rPr>
        <w:fldChar w:fldCharType="begin"/>
      </w:r>
      <w:r w:rsidR="00280FD8" w:rsidRPr="00690E8E">
        <w:rPr>
          <w:rFonts w:ascii="Book Antiqua" w:hAnsi="Book Antiqua"/>
        </w:rPr>
        <w:instrText xml:space="preserve"> ADDIN EN.CITE &lt;EndNote&gt;&lt;Cite&gt;&lt;Author&gt;Margoles&lt;/Author&gt;&lt;Year&gt;1961&lt;/Year&gt;&lt;RecNum&gt;78&lt;/RecNum&gt;&lt;DisplayText&gt;&lt;style face="superscript"&gt;[23]&lt;/style&gt;&lt;/DisplayText&gt;&lt;record&gt;&lt;rec-number&gt;78&lt;/rec-number&gt;&lt;foreign-keys&gt;&lt;key app="EN" db-id="wt0azdx92pfefqexwvlx5d0rafw2xtdxf0ep"&gt;78&lt;/key&gt;&lt;/foreign-keys&gt;&lt;ref-type name="Journal Article"&gt;17&lt;/ref-type&gt;&lt;contributors&gt;&lt;authors&gt;&lt;author&gt;Margoles, J. S.&lt;/author&gt;&lt;author&gt;Wenger, J.&lt;/author&gt;&lt;/authors&gt;&lt;/contributors&gt;&lt;titles&gt;&lt;title&gt;Stomal ulceration associated with pyoderma gangrenosum and chronic ulcerative colitis. Report of two case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594-8&lt;/pages&gt;&lt;volume&gt;41&lt;/volume&gt;&lt;edition&gt;1961/12/01&lt;/edition&gt;&lt;keywords&gt;&lt;keyword&gt;*Colitis&lt;/keyword&gt;&lt;keyword&gt;Colitis, Ulcerative/*complications&lt;/keyword&gt;&lt;keyword&gt;Humans&lt;/keyword&gt;&lt;keyword&gt;*Mouth&lt;/keyword&gt;&lt;keyword&gt;*Mouth Diseases&lt;/keyword&gt;&lt;keyword&gt;*Peptic Ulcer&lt;/keyword&gt;&lt;keyword&gt;Pyoderma/*etiology&lt;/keyword&gt;&lt;keyword&gt;*Pyoderma Gangrenosum&lt;/keyword&gt;&lt;keyword&gt;Ulcer/*etiology&lt;/keyword&gt;&lt;/keywords&gt;&lt;dates&gt;&lt;year&gt;1961&lt;/year&gt;&lt;pub-dates&gt;&lt;date&gt;Dec&lt;/date&gt;&lt;/pub-dates&gt;&lt;/dates&gt;&lt;isbn&gt;0016-5085 (Print)&amp;#xD;0016-5085&lt;/isbn&gt;&lt;accession-num&gt;14469767&lt;/accession-num&gt;&lt;urls&gt;&lt;/urls&gt;&lt;remote-database-provider&gt;Nlm&lt;/remote-database-provider&gt;&lt;language&gt;eng&lt;/language&gt;&lt;/record&gt;&lt;/Cite&gt;&lt;/EndNote&gt;</w:instrText>
      </w:r>
      <w:r w:rsidR="00280FD8" w:rsidRPr="00690E8E">
        <w:rPr>
          <w:rFonts w:ascii="Book Antiqua" w:hAnsi="Book Antiqua"/>
        </w:rPr>
        <w:fldChar w:fldCharType="separate"/>
      </w:r>
      <w:r w:rsidR="00280FD8" w:rsidRPr="00690E8E">
        <w:rPr>
          <w:rFonts w:ascii="Book Antiqua" w:hAnsi="Book Antiqua"/>
          <w:noProof/>
          <w:vertAlign w:val="superscript"/>
        </w:rPr>
        <w:t>[</w:t>
      </w:r>
      <w:hyperlink w:anchor="_ENREF_23" w:tooltip="Margoles, 1961 #93" w:history="1">
        <w:r w:rsidR="00280FD8" w:rsidRPr="00690E8E">
          <w:rPr>
            <w:rFonts w:ascii="Book Antiqua" w:hAnsi="Book Antiqua"/>
            <w:noProof/>
            <w:vertAlign w:val="superscript"/>
          </w:rPr>
          <w:t>23</w:t>
        </w:r>
      </w:hyperlink>
      <w:r w:rsidR="00280FD8" w:rsidRPr="00690E8E">
        <w:rPr>
          <w:rFonts w:ascii="Book Antiqua" w:hAnsi="Book Antiqua"/>
          <w:noProof/>
          <w:vertAlign w:val="superscript"/>
        </w:rPr>
        <w:t>]</w:t>
      </w:r>
      <w:r w:rsidR="00280FD8"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961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scrib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equ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Tominaga&lt;/Author&gt;&lt;Year&gt;2020&lt;/Year&gt;&lt;RecNum&gt;79&lt;/RecNum&gt;&lt;DisplayText&gt;&lt;style face="superscript"&gt;[24]&lt;/style&gt;&lt;/DisplayText&gt;&lt;record&gt;&lt;rec-number&gt;79&lt;/rec-number&gt;&lt;foreign-keys&gt;&lt;key app="EN" db-id="wt0azdx92pfefqexwvlx5d0rafw2xtdxf0ep"&gt;79&lt;/key&gt;&lt;/foreign-keys&gt;&lt;ref-type name="Journal Article"&gt;17&lt;/ref-type&gt;&lt;contributors&gt;&lt;authors&gt;&lt;author&gt;Tominaga, K.&lt;/author&gt;&lt;author&gt;Tsuchiya, A.&lt;/author&gt;&lt;author&gt;Sato, H.&lt;/author&gt;&lt;author&gt;Mizusawa, T.&lt;/author&gt;&lt;author&gt;Morita, S.&lt;/author&gt;&lt;author&gt;Ishii, Y.&lt;/author&gt;&lt;author&gt;Takeda, N.&lt;/author&gt;&lt;author&gt;Natsui, K.&lt;/author&gt;&lt;author&gt;Kawata, Y.&lt;/author&gt;&lt;author&gt;Kimura, N.&lt;/author&gt;&lt;author&gt;Arao, Y.&lt;/author&gt;&lt;author&gt;Takahashi, K.&lt;/author&gt;&lt;author&gt;Hayashi, K.&lt;/author&gt;&lt;author&gt;Yokoyama, J.&lt;/author&gt;&lt;author&gt;Terai, S.&lt;/author&gt;&lt;/authors&gt;&lt;/contributors&gt;&lt;auth-address&gt;Division of Gastroenterology and Hepatology, Graduate School of Medical and Dental Sciences, Niigata University, Japan.&amp;#xD;Department of Gastroenterology and Hepatology, Uonuma Kikan Hospital, Japan.&lt;/auth-address&gt;&lt;titles&gt;&lt;title&gt;Esophageal Ulcers Associated with Ulcerative Colitis: A Case Series and Literature Review&lt;/title&gt;&lt;secondary-title&gt;Intern Med&lt;/secondary-title&gt;&lt;alt-title&gt;Internal medicine (Tokyo, Japan)&lt;/alt-title&gt;&lt;/titles&gt;&lt;periodical&gt;&lt;full-title&gt;Intern Med&lt;/full-title&gt;&lt;abbr-1&gt;Internal medicine (Tokyo, Japan)&lt;/abbr-1&gt;&lt;/periodical&gt;&lt;alt-periodical&gt;&lt;full-title&gt;Intern Med&lt;/full-title&gt;&lt;abbr-1&gt;Internal medicine (Tokyo, Japan)&lt;/abbr-1&gt;&lt;/alt-periodical&gt;&lt;pages&gt;1983-1989&lt;/pages&gt;&lt;volume&gt;59&lt;/volume&gt;&lt;number&gt;16&lt;/number&gt;&lt;edition&gt;2020/05/26&lt;/edition&gt;&lt;dates&gt;&lt;year&gt;2020&lt;/year&gt;&lt;pub-dates&gt;&lt;date&gt;Aug 15&lt;/date&gt;&lt;/pub-dates&gt;&lt;/dates&gt;&lt;isbn&gt;0918-2918&lt;/isbn&gt;&lt;accession-num&gt;32448835&lt;/accession-num&gt;&lt;urls&gt;&lt;/urls&gt;&lt;electronic-resource-num&gt;10.2169/internalmedicine.4437-20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4" w:tooltip="Tominaga, 2020 #79" w:history="1">
        <w:r w:rsidRPr="00690E8E">
          <w:rPr>
            <w:rFonts w:ascii="Book Antiqua" w:hAnsi="Book Antiqua"/>
            <w:noProof/>
            <w:vertAlign w:val="superscript"/>
          </w:rPr>
          <w:t>2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stolog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specif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specifi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ic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alu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rrelev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ord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flux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dication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dida</w:t>
      </w:r>
      <w:r w:rsidRPr="00690E8E">
        <w:rPr>
          <w:rFonts w:ascii="Book Antiqua" w:hAnsi="Book Antiqua"/>
        </w:rPr>
        <w:fldChar w:fldCharType="begin">
          <w:fldData xml:space="preserve">PEVuZE5vdGU+PENpdGU+PEF1dGhvcj5Ub2JpbjwvQXV0aG9yPjxZZWFyPjIwMDE8L1llYXI+PFJl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0NDMtODwvcGFnZXM+PHZvbHVtZT4zMjwvdm9sdW1lPjxudW1iZXI+NDwv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MTgxLTY8L3BhZ2VzPjx2b2x1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NDAyLTQwOTwvcGFnZXM+PHZv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Ub2JpbjwvQXV0aG9yPjxZZWFyPjIwMDE8L1llYXI+PFJl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0NDMtODwvcGFnZXM+PHZvbHVtZT4zMjwvdm9sdW1lPjxudW1iZXI+NDwv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MTgxLTY8L3BhZ2VzPjx2b2x1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NDAyLTQwOTwvcGFnZXM+PHZv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3" w:tooltip="Tobin, 2001 #80" w:history="1">
        <w:r w:rsidRPr="00690E8E">
          <w:rPr>
            <w:rFonts w:ascii="Book Antiqua" w:hAnsi="Book Antiqua"/>
            <w:noProof/>
            <w:vertAlign w:val="superscript"/>
          </w:rPr>
          <w:t>13</w:t>
        </w:r>
      </w:hyperlink>
      <w:r w:rsidR="00A45D04">
        <w:rPr>
          <w:rFonts w:ascii="Book Antiqua" w:hAnsi="Book Antiqua"/>
          <w:noProof/>
          <w:vertAlign w:val="superscript"/>
        </w:rPr>
        <w:t>,</w:t>
      </w:r>
      <w:hyperlink w:anchor="_ENREF_25" w:tooltip="Ruuska, 1994 #82" w:history="1">
        <w:r w:rsidRPr="00690E8E">
          <w:rPr>
            <w:rFonts w:ascii="Book Antiqua" w:hAnsi="Book Antiqua"/>
            <w:noProof/>
            <w:vertAlign w:val="superscript"/>
          </w:rPr>
          <w:t>25</w:t>
        </w:r>
      </w:hyperlink>
      <w:r w:rsidR="00A45D04">
        <w:rPr>
          <w:rFonts w:ascii="Book Antiqua" w:hAnsi="Book Antiqua"/>
          <w:noProof/>
          <w:vertAlign w:val="superscript"/>
        </w:rPr>
        <w:t>,</w:t>
      </w:r>
      <w:hyperlink w:anchor="_ENREF_26" w:tooltip="Ashton, 2018 #83" w:history="1">
        <w:r w:rsidRPr="00690E8E">
          <w:rPr>
            <w:rFonts w:ascii="Book Antiqua" w:hAnsi="Book Antiqua"/>
            <w:noProof/>
            <w:vertAlign w:val="superscript"/>
          </w:rPr>
          <w:t>2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LE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fin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rg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umb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papill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o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PL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ra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EL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o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neutrophi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osinophils)</w: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7" w:tooltip="Basseri, 2013 #89" w:history="1">
        <w:r w:rsidRPr="00690E8E">
          <w:rPr>
            <w:rFonts w:ascii="Book Antiqua" w:hAnsi="Book Antiqua"/>
            <w:noProof/>
            <w:vertAlign w:val="superscript"/>
          </w:rPr>
          <w:t>2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igin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BD</w: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ODwvUmVjTnVtPjxEaXNwbGF5VGV4dD48c3R5bGUgZmFjZT0ic3VwZXJzY3JpcHQiPlsy
OF08L3N0eWxlPjwvRGlzcGxheVRleHQ+PHJlY29yZD48cmVjLW51bWJlcj44ODwvcmVjLW51bWJl
cj48Zm9yZWlnbi1rZXlzPjxrZXkgYXBwPSJFTiIgZGItaWQ9Ind0MGF6ZHg5MnBmZWZxZXh3dmx4
NWQwcmFmdzJ4dGR4ZjBlcCI+ODg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ODwvUmVjTnVtPjxEaXNwbGF5VGV4dD48c3R5bGUgZmFjZT0ic3VwZXJzY3JpcHQiPlsy
OF08L3N0eWxlPjwvRGlzcGxheVRleHQ+PHJlY29yZD48cmVjLW51bWJlcj44ODwvcmVjLW51bWJl
cj48Zm9yZWlnbi1rZXlzPjxrZXkgYXBwPSJFTiIgZGItaWQ9Ind0MGF6ZHg5MnBmZWZxZXh3dmx4
NWQwcmFmdzJ4dGR4ZjBlcCI+ODg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8" w:tooltip="Ebach, 2011 #88" w:history="1">
        <w:r w:rsidRPr="00690E8E">
          <w:rPr>
            <w:rFonts w:ascii="Book Antiqua" w:hAnsi="Book Antiqua"/>
            <w:noProof/>
            <w:vertAlign w:val="superscript"/>
          </w:rPr>
          <w:t>2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ju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edem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keratosi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dXR0b248L0F1dGhvcj48WWVhcj4yMDE0PC9ZZWFyPjxS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XR0b248L0F1dGhvcj48WWVhcj4yMDE0PC9ZZWFyPjxS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8" w:tooltip="Ebach, 2011 #88" w:history="1">
        <w:r w:rsidRPr="00690E8E">
          <w:rPr>
            <w:rFonts w:ascii="Book Antiqua" w:hAnsi="Book Antiqua"/>
            <w:noProof/>
            <w:vertAlign w:val="superscript"/>
          </w:rPr>
          <w:t>28</w:t>
        </w:r>
      </w:hyperlink>
      <w:r w:rsidR="007D4674">
        <w:rPr>
          <w:rFonts w:ascii="Book Antiqua" w:hAnsi="Book Antiqua"/>
          <w:noProof/>
          <w:vertAlign w:val="superscript"/>
        </w:rPr>
        <w:t>,</w:t>
      </w:r>
      <w:hyperlink w:anchor="_ENREF_29" w:tooltip="Sutton, 2014 #90" w:history="1">
        <w:r w:rsidRPr="00690E8E">
          <w:rPr>
            <w:rFonts w:ascii="Book Antiqua" w:hAnsi="Book Antiqua"/>
            <w:noProof/>
            <w:vertAlign w:val="superscript"/>
          </w:rPr>
          <w:t>2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;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="00455CF0">
        <w:rPr>
          <w:rFonts w:ascii="Book Antiqua" w:hAnsi="Book Antiqua"/>
        </w:rPr>
        <w:t xml:space="preserve">a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e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-IB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o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NzwvUmVjTnVtPjxEaXNwbGF5VGV4dD48c3R5bGUgZmFjZT0ic3VwZXJzY3JpcHQiPlsy
OF08L3N0eWxlPjwvRGlzcGxheVRleHQ+PHJlY29yZD48cmVjLW51bWJlcj44NzwvcmVjLW51bWJl
cj48Zm9yZWlnbi1rZXlzPjxrZXkgYXBwPSJFTiIgZGItaWQ9Ind0MGF6ZHg5MnBmZWZxZXh3dmx4
NWQwcmFmdzJ4dGR4ZjBlcCI+ODc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NzwvUmVjTnVtPjxEaXNwbGF5VGV4dD48c3R5bGUgZmFjZT0ic3VwZXJzY3JpcHQiPlsy
OF08L3N0eWxlPjwvRGlzcGxheVRleHQ+PHJlY29yZD48cmVjLW51bWJlcj44NzwvcmVjLW51bWJl
cj48Zm9yZWlnbi1rZXlzPjxrZXkgYXBwPSJFTiIgZGItaWQ9Ind0MGF6ZHg5MnBmZWZxZXh3dmx4
NWQwcmFmdzJ4dGR4ZjBlcCI+ODc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8" w:tooltip="Ebach, 2011 #88" w:history="1">
        <w:r w:rsidRPr="00690E8E">
          <w:rPr>
            <w:rFonts w:ascii="Book Antiqua" w:hAnsi="Book Antiqua"/>
            <w:noProof/>
            <w:vertAlign w:val="superscript"/>
          </w:rPr>
          <w:t>2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as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gge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rk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BD</w: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7" w:tooltip="Basseri, 2013 #89" w:history="1">
        <w:r w:rsidRPr="00690E8E">
          <w:rPr>
            <w:rFonts w:ascii="Book Antiqua" w:hAnsi="Book Antiqua"/>
            <w:noProof/>
            <w:vertAlign w:val="superscript"/>
          </w:rPr>
          <w:t>2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inguis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didia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ch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n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cheno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</w:t>
      </w:r>
      <w:r w:rsidR="003A0CDE">
        <w:rPr>
          <w:rFonts w:ascii="Book Antiqua" w:hAnsi="Book Antiqua" w:hint="eastAsia"/>
          <w:lang w:eastAsia="zh-CN"/>
        </w:rPr>
        <w:t>-</w:t>
      </w:r>
      <w:r w:rsidRPr="00690E8E">
        <w:rPr>
          <w:rFonts w:ascii="Book Antiqua" w:hAnsi="Book Antiqua"/>
        </w:rPr>
        <w:t>gitis</w:t>
      </w:r>
      <w:r w:rsidRPr="00690E8E">
        <w:rPr>
          <w:rFonts w:ascii="Book Antiqua" w:hAnsi="Book Antiqua"/>
        </w:rPr>
        <w:fldChar w:fldCharType="begin">
          <w:fldData xml:space="preserve">PEVuZE5vdGU+PENpdGU+PEF1dGhvcj5BYnVxdXRlaXNoPC9BdXRob3I+PFllYXI+MjAxOTwvWWVh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BYnVxdXRlaXNoPC9BdXRob3I+PFllYXI+MjAxOTwvWWVh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30" w:tooltip="Abuquteish, 2019 #91" w:history="1">
        <w:r w:rsidRPr="00690E8E">
          <w:rPr>
            <w:rFonts w:ascii="Book Antiqua" w:hAnsi="Book Antiqua"/>
            <w:noProof/>
            <w:vertAlign w:val="superscript"/>
          </w:rPr>
          <w:t>3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455CF0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Pr="00690E8E">
        <w:rPr>
          <w:rFonts w:ascii="Book Antiqua" w:hAnsi="Book Antiqua"/>
        </w:rPr>
        <w:fldChar w:fldCharType="begin">
          <w:fldData xml:space="preserve">PEVuZE5vdGU+PENpdGU+PEF1dGhvcj5MaVZvbHNpPC9BdXRob3I+PFllYXI+MTk3MzwvWWVhcj48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MxMy05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zOTItODwvcGFnZXM+PHZvbHVtZT40Njwvdm9sdW1lPjxudW1iZXI+NDwv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VZvbHNpPC9BdXRob3I+PFllYXI+MTk3MzwvWWVhcj48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MxMy05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zOTItODwvcGFnZXM+PHZvbHVtZT40Njwvdm9sdW1lPjxudW1iZXI+NDwv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31" w:tooltip="LiVolsi, 1973 #84" w:history="1">
        <w:r w:rsidRPr="00690E8E">
          <w:rPr>
            <w:rFonts w:ascii="Book Antiqua" w:hAnsi="Book Antiqua"/>
            <w:noProof/>
            <w:vertAlign w:val="superscript"/>
          </w:rPr>
          <w:t>31-3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stolog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eria</w:t>
      </w:r>
      <w:r w:rsidR="002C0363">
        <w:rPr>
          <w:rFonts w:ascii="Book Antiqua" w:hAnsi="Book Antiqua"/>
        </w:rPr>
        <w:t xml:space="preserve"> </w:t>
      </w:r>
      <w:r w:rsidR="00455CF0">
        <w:rPr>
          <w:rFonts w:ascii="Book Antiqua" w:hAnsi="Book Antiqua"/>
        </w:rPr>
        <w:t xml:space="preserve">for </w:t>
      </w:r>
      <w:r w:rsidRPr="00690E8E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odeficienc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ec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veal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tistic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er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5B39AA">
        <w:rPr>
          <w:rFonts w:ascii="Book Antiqua" w:hAnsi="Book Antiqua"/>
        </w:rPr>
        <w:t>eosinophilic</w:t>
      </w:r>
      <w:r w:rsidR="002C0363">
        <w:rPr>
          <w:rFonts w:ascii="Book Antiqua" w:hAnsi="Book Antiqua"/>
        </w:rPr>
        <w:t xml:space="preserve"> </w:t>
      </w:r>
      <w:r w:rsidR="005B39AA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Sonnenberg&lt;/Author&gt;&lt;Year&gt;2020&lt;/Year&gt;&lt;RecNum&gt;86&lt;/RecNum&gt;&lt;DisplayText&gt;&lt;style face="superscript"&gt;[34]&lt;/style&gt;&lt;/DisplayText&gt;&lt;record&gt;&lt;rec-number&gt;86&lt;/rec-number&gt;&lt;foreign-keys&gt;&lt;key app="EN" db-id="wt0azdx92pfefqexwvlx5d0rafw2xtdxf0ep"&gt;86&lt;/key&gt;&lt;/foreign-keys&gt;&lt;ref-type name="Journal Article"&gt;17&lt;/ref-type&gt;&lt;contributors&gt;&lt;authors&gt;&lt;author&gt;Sonnenberg, A.&lt;/author&gt;&lt;author&gt;Turner, K. O.&lt;/author&gt;&lt;author&gt;Genta, R. M.&lt;/author&gt;&lt;/authors&gt;&lt;/contributors&gt;&lt;auth-address&gt;Division of Gastroenterology, Portland VA Medical Center and Oregon Health &amp;amp; Science University, Portland, Oregon. Electronic address: sonnenbe@ohsu.edu.&amp;#xD;Inform Diagnostics, Irving, Texas.&amp;#xD;Inform Diagnostics, Irving, Texas; Baylor College of Medicine, Houston, Texas.&lt;/auth-address&gt;&lt;titles&gt;&lt;title&gt;Comorbid Occurrence of Eosinophilic Esophagitis and Inflammatory Bowel Disease&lt;/title&gt;&lt;secondary-title&gt;Clin Gastroenterol Hepatol&lt;/secondary-title&gt;&lt;alt-title&gt;Clinical gastroenterology and hepatology : the official clinical practice journal of the American Gastroenterological Association&lt;/alt-title&gt;&lt;/titles&gt;&lt;periodical&gt;&lt;full-title&gt;Clin Gastroenterol Hepatol&lt;/full-title&gt;&lt;abbr-1&gt;Clinical gastroenterology and hepatology : the official clinical practice journal of the American Gastroenterological Association&lt;/abbr-1&gt;&lt;/periodical&gt;&lt;alt-periodical&gt;&lt;full-title&gt;Clin Gastroenterol Hepatol&lt;/full-title&gt;&lt;abbr-1&gt;Clinical gastroenterology and hepatology : the official clinical practice journal of the American Gastroenterological Association&lt;/abbr-1&gt;&lt;/alt-periodical&gt;&lt;edition&gt;2020/02/19&lt;/edition&gt;&lt;dates&gt;&lt;year&gt;2020&lt;/year&gt;&lt;pub-dates&gt;&lt;date&gt;Feb 15&lt;/date&gt;&lt;/pub-dates&gt;&lt;/dates&gt;&lt;isbn&gt;1542-3565&lt;/isbn&gt;&lt;accession-num&gt;32068153&lt;/accession-num&gt;&lt;urls&gt;&lt;/urls&gt;&lt;electronic-resource-num&gt;10.1016/j.cgh.2020.02.01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34" w:tooltip="Sonnenberg, 2020 #86" w:history="1">
        <w:r w:rsidRPr="00690E8E">
          <w:rPr>
            <w:rFonts w:ascii="Book Antiqua" w:hAnsi="Book Antiqua"/>
            <w:noProof/>
            <w:vertAlign w:val="superscript"/>
          </w:rPr>
          <w:t>3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</w:p>
    <w:p w14:paraId="740F09C0" w14:textId="77777777" w:rsidR="005B39AA" w:rsidRDefault="005B39AA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7FF5F91E" w14:textId="4B849C4C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Esophageal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ulcer</w:t>
      </w:r>
      <w:r w:rsidR="002C0363">
        <w:rPr>
          <w:rFonts w:ascii="Book Antiqua" w:hAnsi="Book Antiqua"/>
          <w:b/>
          <w:i/>
        </w:rPr>
        <w:t xml:space="preserve"> </w:t>
      </w:r>
    </w:p>
    <w:p w14:paraId="1A62E32B" w14:textId="08B5AF9D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iv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w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ti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w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20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ur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ompan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Ub21pbmFnYTwvQXV0aG9yPjxZZWFyPjIwMjA8L1llYXI+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U5NC04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Ub21pbmFnYTwvQXV0aG9yPjxZZWFyPjIwMjA8L1llYXI+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U5NC04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3" w:tooltip="Margoles, 1961 #93" w:history="1">
        <w:r w:rsidRPr="00690E8E">
          <w:rPr>
            <w:rFonts w:ascii="Book Antiqua" w:hAnsi="Book Antiqua"/>
            <w:noProof/>
            <w:vertAlign w:val="superscript"/>
          </w:rPr>
          <w:t>23</w:t>
        </w:r>
      </w:hyperlink>
      <w:r w:rsidR="00691B24">
        <w:rPr>
          <w:rFonts w:ascii="Book Antiqua" w:hAnsi="Book Antiqua"/>
          <w:noProof/>
          <w:vertAlign w:val="superscript"/>
        </w:rPr>
        <w:t>,</w:t>
      </w:r>
      <w:hyperlink w:anchor="_ENREF_24" w:tooltip="Tominaga, 2020 #79" w:history="1">
        <w:r w:rsidRPr="00690E8E">
          <w:rPr>
            <w:rFonts w:ascii="Book Antiqua" w:hAnsi="Book Antiqua"/>
            <w:noProof/>
            <w:vertAlign w:val="superscript"/>
          </w:rPr>
          <w:t>24</w:t>
        </w:r>
      </w:hyperlink>
      <w:r w:rsidR="00691B24">
        <w:rPr>
          <w:rFonts w:ascii="Book Antiqua" w:hAnsi="Book Antiqua"/>
          <w:noProof/>
          <w:vertAlign w:val="superscript"/>
        </w:rPr>
        <w:t>,</w:t>
      </w:r>
      <w:hyperlink w:anchor="_ENREF_35" w:tooltip="Rosendorff, 1967 #94" w:history="1">
        <w:r w:rsidRPr="00690E8E">
          <w:rPr>
            <w:rFonts w:ascii="Book Antiqua" w:hAnsi="Book Antiqua"/>
            <w:noProof/>
            <w:vertAlign w:val="superscript"/>
          </w:rPr>
          <w:t>35-4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ab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2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unched-o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d</w:t>
      </w:r>
      <w:r w:rsidR="00455CF0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requently</w:t>
      </w:r>
      <w:r w:rsidR="00455CF0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idd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us</w:t>
      </w:r>
      <w:r w:rsidRPr="00691B24">
        <w:rPr>
          <w:rFonts w:ascii="Book Antiqua" w:hAnsi="Book Antiqua"/>
        </w:rPr>
        <w:fldChar w:fldCharType="begin"/>
      </w:r>
      <w:r w:rsidRPr="00691B24">
        <w:rPr>
          <w:rFonts w:ascii="Book Antiqua" w:hAnsi="Book Antiqua"/>
        </w:rPr>
        <w:instrText xml:space="preserve"> ADDIN EN.CITE &lt;EndNote&gt;&lt;Cite&gt;&lt;Author&gt;Tominaga&lt;/Author&gt;&lt;Year&gt;2020&lt;/Year&gt;&lt;RecNum&gt;79&lt;/RecNum&gt;&lt;DisplayText&gt;&lt;style face="superscript"&gt;[24]&lt;/style&gt;&lt;/DisplayText&gt;&lt;record&gt;&lt;rec-number&gt;79&lt;/rec-number&gt;&lt;foreign-keys&gt;&lt;key app="EN" db-id="wt0azdx92pfefqexwvlx5d0rafw2xtdxf0ep"&gt;79&lt;/key&gt;&lt;/foreign-keys&gt;&lt;ref-type name="Journal Article"&gt;17&lt;/ref-type&gt;&lt;contributors&gt;&lt;authors&gt;&lt;author&gt;Tominaga, K.&lt;/author&gt;&lt;author&gt;Tsuchiya, A.&lt;/author&gt;&lt;author&gt;Sato, H.&lt;/author&gt;&lt;author&gt;Mizusawa, T.&lt;/author&gt;&lt;author&gt;Morita, S.&lt;/author&gt;&lt;author&gt;Ishii, Y.&lt;/author&gt;&lt;author&gt;Takeda, N.&lt;/author&gt;&lt;author&gt;Natsui, K.&lt;/author&gt;&lt;author&gt;Kawata, Y.&lt;/author&gt;&lt;author&gt;Kimura, N.&lt;/author&gt;&lt;author&gt;Arao, Y.&lt;/author&gt;&lt;author&gt;Takahashi, K.&lt;/author&gt;&lt;author&gt;Hayashi, K.&lt;/author&gt;&lt;author&gt;Yokoyama, J.&lt;/author&gt;&lt;author&gt;Terai, S.&lt;/author&gt;&lt;/authors&gt;&lt;/contributors&gt;&lt;auth-address&gt;Division of Gastroenterology and Hepatology, Graduate School of Medical and Dental Sciences, Niigata University, Japan.&amp;#xD;Department of Gastroenterology and Hepatology, Uonuma Kikan Hospital, Japan.&lt;/auth-address&gt;&lt;titles&gt;&lt;title&gt;Esophageal Ulcers Associated with Ulcerative Colitis: A Case Series and Literature Review&lt;/title&gt;&lt;secondary-title&gt;Intern Med&lt;/secondary-title&gt;&lt;alt-title&gt;Internal medicine (Tokyo, Japan)&lt;/alt-title&gt;&lt;/titles&gt;&lt;periodical&gt;&lt;full-title&gt;Intern Med&lt;/full-title&gt;&lt;abbr-1&gt;Internal medicine (Tokyo, Japan)&lt;/abbr-1&gt;&lt;/periodical&gt;&lt;alt-periodical&gt;&lt;full-title&gt;Intern Med&lt;/full-title&gt;&lt;abbr-1&gt;Internal medicine (Tokyo, Japan)&lt;/abbr-1&gt;&lt;/alt-periodical&gt;&lt;pages&gt;1983-1989&lt;/pages&gt;&lt;volume&gt;59&lt;/volume&gt;&lt;number&gt;16&lt;/number&gt;&lt;edition&gt;2020/05/26&lt;/edition&gt;&lt;dates&gt;&lt;year&gt;2020&lt;/year&gt;&lt;pub-dates&gt;&lt;date&gt;Aug 15&lt;/date&gt;&lt;/pub-dates&gt;&lt;/dates&gt;&lt;isbn&gt;0918-2918&lt;/isbn&gt;&lt;accession-num&gt;32448835&lt;/accession-num&gt;&lt;urls&gt;&lt;/urls&gt;&lt;electronic-resource-num&gt;10.2169/internalmedicine.4437-20&lt;/electronic-resource-num&gt;&lt;remote-database-provider&gt;Nlm&lt;/remote-database-provider&gt;&lt;language&gt;eng&lt;/language&gt;&lt;/record&gt;&lt;/Cite&gt;&lt;/EndNote&gt;</w:instrText>
      </w:r>
      <w:r w:rsidRPr="00691B24">
        <w:rPr>
          <w:rFonts w:ascii="Book Antiqua" w:hAnsi="Book Antiqua"/>
        </w:rPr>
        <w:fldChar w:fldCharType="separate"/>
      </w:r>
      <w:r w:rsidRPr="00691B24">
        <w:rPr>
          <w:rFonts w:ascii="Book Antiqua" w:hAnsi="Book Antiqua"/>
          <w:noProof/>
          <w:vertAlign w:val="superscript"/>
        </w:rPr>
        <w:t>[</w:t>
      </w:r>
      <w:hyperlink w:anchor="_ENREF_24" w:tooltip="Tominaga, 2020 #79" w:history="1">
        <w:r w:rsidRPr="00691B24">
          <w:rPr>
            <w:rFonts w:ascii="Book Antiqua" w:hAnsi="Book Antiqua"/>
            <w:noProof/>
            <w:vertAlign w:val="superscript"/>
          </w:rPr>
          <w:t>24</w:t>
        </w:r>
      </w:hyperlink>
      <w:r w:rsidRPr="00691B24">
        <w:rPr>
          <w:rFonts w:ascii="Book Antiqua" w:hAnsi="Book Antiqua"/>
          <w:noProof/>
          <w:vertAlign w:val="superscript"/>
        </w:rPr>
        <w:t>]</w:t>
      </w:r>
      <w:r w:rsidRPr="00691B24">
        <w:rPr>
          <w:rFonts w:ascii="Book Antiqua" w:hAnsi="Book Antiqua"/>
        </w:rPr>
        <w:fldChar w:fldCharType="end"/>
      </w:r>
      <w:r w:rsidRPr="00691B2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ccording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indings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mmon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young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lder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dividuals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dditionally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ft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nse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h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recurs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(GDUC)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GD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haracteriz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riab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granula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ucosa</w:t>
      </w:r>
      <w:r w:rsidRPr="00691B24">
        <w:rPr>
          <w:rFonts w:ascii="Book Antiqua" w:hAnsi="Book Antiqua"/>
        </w:rPr>
        <w:fldChar w:fldCharType="begin">
          <w:fldData xml:space="preserve">PEVuZE5vdGU+PENpdGU+PEF1dGhvcj5Ib3JpPC9BdXRob3I+PFllYXI+MjAwODwvWWVhcj48UmVj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I2OC03NDwvcGFnZXM+PHZvbHVtZT4y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</w:fldData>
        </w:fldChar>
      </w:r>
      <w:r w:rsidRPr="00691B24">
        <w:rPr>
          <w:rFonts w:ascii="Book Antiqua" w:hAnsi="Book Antiqua"/>
        </w:rPr>
        <w:instrText xml:space="preserve"> ADDIN EN.CITE </w:instrText>
      </w:r>
      <w:r w:rsidRPr="00691B24">
        <w:rPr>
          <w:rFonts w:ascii="Book Antiqua" w:hAnsi="Book Antiqua"/>
        </w:rPr>
        <w:fldChar w:fldCharType="begin">
          <w:fldData xml:space="preserve">PEVuZE5vdGU+PENpdGU+PEF1dGhvcj5Ib3JpPC9BdXRob3I+PFllYXI+MjAwODwvWWVhcj48UmVj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I2OC03NDwvcGFnZXM+PHZvbHVtZT4y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</w:fldData>
        </w:fldChar>
      </w:r>
      <w:r w:rsidRPr="00691B24">
        <w:rPr>
          <w:rFonts w:ascii="Book Antiqua" w:hAnsi="Book Antiqua"/>
        </w:rPr>
        <w:instrText xml:space="preserve"> ADDIN EN.CITE.DATA </w:instrText>
      </w:r>
      <w:r w:rsidRPr="00691B24">
        <w:rPr>
          <w:rFonts w:ascii="Book Antiqua" w:hAnsi="Book Antiqua"/>
        </w:rPr>
      </w:r>
      <w:r w:rsidRPr="00691B24">
        <w:rPr>
          <w:rFonts w:ascii="Book Antiqua" w:hAnsi="Book Antiqua"/>
        </w:rPr>
        <w:fldChar w:fldCharType="end"/>
      </w:r>
      <w:r w:rsidRPr="00691B24">
        <w:rPr>
          <w:rFonts w:ascii="Book Antiqua" w:hAnsi="Book Antiqua"/>
        </w:rPr>
      </w:r>
      <w:r w:rsidRPr="00691B24">
        <w:rPr>
          <w:rFonts w:ascii="Book Antiqua" w:hAnsi="Book Antiqua"/>
        </w:rPr>
        <w:fldChar w:fldCharType="separate"/>
      </w:r>
      <w:r w:rsidRPr="00691B24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1B24">
          <w:rPr>
            <w:rFonts w:ascii="Book Antiqua" w:hAnsi="Book Antiqua"/>
            <w:noProof/>
            <w:vertAlign w:val="superscript"/>
          </w:rPr>
          <w:t>11</w:t>
        </w:r>
      </w:hyperlink>
      <w:r w:rsidR="00691B24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691B24">
          <w:rPr>
            <w:rFonts w:ascii="Book Antiqua" w:hAnsi="Book Antiqua"/>
            <w:noProof/>
            <w:vertAlign w:val="superscript"/>
          </w:rPr>
          <w:t>46</w:t>
        </w:r>
      </w:hyperlink>
      <w:r w:rsidRPr="00691B24">
        <w:rPr>
          <w:rFonts w:ascii="Book Antiqua" w:hAnsi="Book Antiqua"/>
          <w:noProof/>
          <w:vertAlign w:val="superscript"/>
        </w:rPr>
        <w:t>]</w:t>
      </w:r>
      <w:r w:rsidRPr="00691B24">
        <w:rPr>
          <w:rFonts w:ascii="Book Antiqua" w:hAnsi="Book Antiqua"/>
        </w:rPr>
        <w:fldChar w:fldCharType="end"/>
      </w:r>
      <w:r w:rsidRPr="00691B2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ntrast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unched-o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requent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ccu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idd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u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2A)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athologically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n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nonspecifi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el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l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ases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itho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-specifi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2B)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N</w:t>
      </w:r>
      <w:r w:rsidRPr="00690E8E">
        <w:rPr>
          <w:rFonts w:ascii="Book Antiqua" w:hAnsi="Book Antiqua"/>
        </w:rPr>
        <w:t>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stolog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tablished;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ra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juri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k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ord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phe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thriti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reenstein&lt;/Author&gt;&lt;Year&gt;1976&lt;/Year&gt;&lt;RecNum&gt;303&lt;/RecNum&gt;&lt;DisplayText&gt;&lt;style face="superscript"&gt;[47]&lt;/style&gt;&lt;/DisplayText&gt;&lt;record&gt;&lt;rec-number&gt;303&lt;/rec-number&gt;&lt;foreign-keys&gt;&lt;key app="EN" db-id="wt0azdx92pfefqexwvlx5d0rafw2xtdxf0ep"&gt;303&lt;/key&gt;&lt;/foreign-keys&gt;&lt;ref-type name="Journal Article"&gt;17&lt;/ref-type&gt;&lt;contributors&gt;&lt;authors&gt;&lt;author&gt;Greenstein, A. J.&lt;/author&gt;&lt;author&gt;Janowitz, H. D.&lt;/author&gt;&lt;author&gt;Sachar, D. B.&lt;/author&gt;&lt;/authors&gt;&lt;/contributors&gt;&lt;titles&gt;&lt;title&gt;The extra-intestinal complications of Crohn&amp;apos;s disease and ulcerative colitis: a study of 700 patients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401-12&lt;/pages&gt;&lt;volume&gt;55&lt;/volume&gt;&lt;number&gt;5&lt;/number&gt;&lt;edition&gt;1976/09/01&lt;/edition&gt;&lt;keywords&gt;&lt;keyword&gt;Amyloidosis/etiology&lt;/keyword&gt;&lt;keyword&gt;Arthritis/etiology&lt;/keyword&gt;&lt;keyword&gt;Cholelithiasis/etiology&lt;/keyword&gt;&lt;keyword&gt;Colitis, Ulcerative/*complications&lt;/keyword&gt;&lt;keyword&gt;Crohn Disease/*complications&lt;/keyword&gt;&lt;keyword&gt;Eye Manifestations&lt;/keyword&gt;&lt;keyword&gt;Female&lt;/keyword&gt;&lt;keyword&gt;Humans&lt;/keyword&gt;&lt;keyword&gt;Kidney Diseases/etiology&lt;/keyword&gt;&lt;keyword&gt;Liver Diseases/etiology&lt;/keyword&gt;&lt;keyword&gt;Malabsorption Syndromes/etiology&lt;/keyword&gt;&lt;keyword&gt;Male&lt;/keyword&gt;&lt;keyword&gt;Osteoporosis/etiology&lt;/keyword&gt;&lt;keyword&gt;Peptic Ulcer/etiology&lt;/keyword&gt;&lt;keyword&gt;Retrospective Studies&lt;/keyword&gt;&lt;keyword&gt;Skin Diseases/etiology&lt;/keyword&gt;&lt;keyword&gt;Stomatitis, Aphthous/etiology&lt;/keyword&gt;&lt;/keywords&gt;&lt;dates&gt;&lt;year&gt;1976&lt;/year&gt;&lt;pub-dates&gt;&lt;date&gt;Sep&lt;/date&gt;&lt;/pub-dates&gt;&lt;/dates&gt;&lt;isbn&gt;0025-7974 (Print)&amp;#xD;0025-7974&lt;/isbn&gt;&lt;accession-num&gt;957999&lt;/accession-num&gt;&lt;urls&gt;&lt;/urls&gt;&lt;electronic-resource-num&gt;10.1097/00005792-197609000-00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7" w:tooltip="Greenstein, 1976 #303" w:history="1">
        <w:r w:rsidRPr="00690E8E">
          <w:rPr>
            <w:rFonts w:ascii="Book Antiqua" w:hAnsi="Book Antiqua"/>
            <w:noProof/>
            <w:vertAlign w:val="superscript"/>
          </w:rPr>
          <w:t>4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e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derly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chanis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urr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identified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ticul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comm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ra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cover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specif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equent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rehen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e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clu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e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s.</w:t>
      </w:r>
    </w:p>
    <w:p w14:paraId="5EB1B86B" w14:textId="77777777" w:rsidR="00691B24" w:rsidRDefault="00691B24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</w:p>
    <w:p w14:paraId="62FCCBDE" w14:textId="4EE7818D" w:rsidR="00690E8E" w:rsidRPr="00691B24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u w:val="single"/>
        </w:rPr>
      </w:pPr>
      <w:r w:rsidRPr="00691B24">
        <w:rPr>
          <w:rFonts w:ascii="Book Antiqua" w:hAnsi="Book Antiqua"/>
          <w:b/>
          <w:u w:val="single"/>
        </w:rPr>
        <w:t>GASTRODUODEN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AND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DUODEN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MUCOS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LESIONS</w:t>
      </w:r>
    </w:p>
    <w:p w14:paraId="1725EC2D" w14:textId="3CBF835A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asak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al</w:t>
      </w:r>
      <w:r w:rsidRPr="00690E8E">
        <w:rPr>
          <w:rFonts w:ascii="Book Antiqua" w:hAnsi="Book Antiqua"/>
        </w:rPr>
        <w:fldChar w:fldCharType="begin">
          <w:fldData xml:space="preserve">PEVuZE5vdGU+PENpdGU+PEF1dGhvcj5TYXNha2k8L0F1dGhvcj48WWVhcj4xOTk2PC9ZZWFyPjxS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YXNha2k8L0F1dGhvcj48WWVhcj4xOTk2PC9ZZWFyPjxS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4" w:tooltip="Sasaki, 1996 #334" w:history="1">
        <w:r w:rsidRPr="00690E8E">
          <w:rPr>
            <w:rFonts w:ascii="Book Antiqua" w:hAnsi="Book Antiqua"/>
            <w:noProof/>
            <w:vertAlign w:val="superscript"/>
          </w:rPr>
          <w:t>1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ltip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ea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urvat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r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scen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3A)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demonstrated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Histologically,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bviou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el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rypt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bscesse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duodenum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ubsequently,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body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uggest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patients</w:t>
      </w:r>
      <w:r w:rsidRPr="003F0373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ywgNDYsIDQ4LTUyXTwvc3R5bGU+PC9EaXNwbGF5VGV4dD48cmVjb3JkPjxyZWMtbnVtYmVy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yNjgtNzQ8L3BhZ2VzPjx2b2x1bWU+MjI8L3ZvbHVtZT48bnVtYmVyPjQ8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 </w:instrText>
      </w:r>
      <w:r w:rsidRPr="003F0373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ywgNDYsIDQ4LTUyXTwvc3R5bGU+PC9EaXNwbGF5VGV4dD48cmVjb3JkPjxyZWMtbnVtYmVy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yNjgtNzQ8L3BhZ2VzPjx2b2x1bWU+MjI8L3ZvbHVtZT48bnVtYmVyPjQ8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.DATA </w:instrText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separate"/>
      </w:r>
      <w:r w:rsidRPr="003F0373">
        <w:rPr>
          <w:rFonts w:ascii="Book Antiqua" w:hAnsi="Book Antiqua"/>
          <w:noProof/>
          <w:vertAlign w:val="superscript"/>
        </w:rPr>
        <w:t>[</w:t>
      </w:r>
      <w:hyperlink w:anchor="_ENREF_13" w:tooltip="Tobin, 2001 #80" w:history="1">
        <w:r w:rsidRPr="003F0373">
          <w:rPr>
            <w:rFonts w:ascii="Book Antiqua" w:hAnsi="Book Antiqua"/>
            <w:noProof/>
            <w:vertAlign w:val="superscript"/>
          </w:rPr>
          <w:t>13</w:t>
        </w:r>
      </w:hyperlink>
      <w:r w:rsidR="003F0373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3F0373">
          <w:rPr>
            <w:rFonts w:ascii="Book Antiqua" w:hAnsi="Book Antiqua"/>
            <w:noProof/>
            <w:vertAlign w:val="superscript"/>
          </w:rPr>
          <w:t>46</w:t>
        </w:r>
      </w:hyperlink>
      <w:r w:rsidR="003F0373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3F0373">
          <w:rPr>
            <w:rFonts w:ascii="Book Antiqua" w:hAnsi="Book Antiqua"/>
            <w:noProof/>
            <w:vertAlign w:val="superscript"/>
          </w:rPr>
          <w:t>48-52</w:t>
        </w:r>
      </w:hyperlink>
      <w:r w:rsidRPr="003F0373">
        <w:rPr>
          <w:rFonts w:ascii="Book Antiqua" w:hAnsi="Book Antiqua"/>
          <w:noProof/>
          <w:vertAlign w:val="superscript"/>
        </w:rPr>
        <w:t>]</w:t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recently,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oncept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lesio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(UGDL)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DU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proposed</w:t>
      </w:r>
      <w:r w:rsidRPr="003F0373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1M108L3N0eWxlPjwvRGlzcGxheVRleHQ+PHJlY29yZD48cmVjLW51bWJlcj4zMDI8L3Jl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 </w:instrText>
      </w:r>
      <w:r w:rsidRPr="003F0373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1M108L3N0eWxlPjwvRGlzcGxheVRleHQ+PHJlY29yZD48cmVjLW51bWJlcj4zMDI8L3Jl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.DATA </w:instrText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separate"/>
      </w:r>
      <w:r w:rsidRPr="003F0373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3F0373">
          <w:rPr>
            <w:rFonts w:ascii="Book Antiqua" w:hAnsi="Book Antiqua"/>
            <w:noProof/>
            <w:vertAlign w:val="superscript"/>
          </w:rPr>
          <w:t>46</w:t>
        </w:r>
      </w:hyperlink>
      <w:r w:rsidR="003F0373">
        <w:rPr>
          <w:rFonts w:ascii="Book Antiqua" w:hAnsi="Book Antiqua"/>
          <w:noProof/>
          <w:vertAlign w:val="superscript"/>
        </w:rPr>
        <w:t>,</w:t>
      </w:r>
      <w:hyperlink w:anchor="_ENREF_53" w:tooltip="Li, 2019 #309" w:history="1">
        <w:r w:rsidRPr="003F0373">
          <w:rPr>
            <w:rFonts w:ascii="Book Antiqua" w:hAnsi="Book Antiqua"/>
            <w:noProof/>
            <w:vertAlign w:val="superscript"/>
          </w:rPr>
          <w:t>53</w:t>
        </w:r>
      </w:hyperlink>
      <w:r w:rsidRPr="003F0373">
        <w:rPr>
          <w:rFonts w:ascii="Book Antiqua" w:hAnsi="Book Antiqua"/>
          <w:noProof/>
          <w:vertAlign w:val="superscript"/>
        </w:rPr>
        <w:t>]</w:t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tandar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GD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cludes: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>T</w:t>
      </w:r>
      <w:r w:rsidR="003B3E92" w:rsidRPr="003F0373">
        <w:rPr>
          <w:rFonts w:ascii="Book Antiqua" w:hAnsi="Book Antiqua"/>
        </w:rPr>
        <w:t>he</w:t>
      </w:r>
      <w:r w:rsidR="003B3E92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mprove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examinatio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Neverth</w:t>
      </w:r>
      <w:r w:rsidRPr="00690E8E">
        <w:rPr>
          <w:rFonts w:ascii="Book Antiqua" w:hAnsi="Book Antiqua"/>
        </w:rPr>
        <w:t>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gor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ou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ca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j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D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en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minis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dnisolon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t-colectom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tu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ng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toper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od</w: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C01Nl08L3N0eWxlPjwvRGlzcGxheVRleHQ+PHJlY29yZD48cmVjLW51bWJl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EyMDktMTI8L3BhZ2VzPjx2b2x1bWU+OTI8L3ZvbHVtZT48bnVtYmVyPjc8L251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C01Nl08L3N0eWxlPjwvRGlzcGxheVRleHQ+PHJlY29yZD48cmVjLW51bWJl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EyMDktMTI8L3BhZ2VzPjx2b2x1bWU+OTI8L3ZvbHVtZT48bnVtYmVyPjc8L251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4" w:tooltip="García Gavilán, 2017 #333" w:history="1">
        <w:r w:rsidRPr="00690E8E">
          <w:rPr>
            <w:rFonts w:ascii="Book Antiqua" w:hAnsi="Book Antiqua"/>
            <w:noProof/>
            <w:vertAlign w:val="superscript"/>
          </w:rPr>
          <w:t>54-5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24E23CBC" w14:textId="77777777" w:rsidR="003F0373" w:rsidRDefault="003F0373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1640CF97" w14:textId="7973692A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Gastritis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or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gastroduodenitis</w:t>
      </w:r>
    </w:p>
    <w:p w14:paraId="4F689EC8" w14:textId="57C81FDF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bookmarkStart w:id="13" w:name="OLE_LINK11"/>
      <w:bookmarkStart w:id="14" w:name="OLE_LINK12"/>
      <w:r w:rsidRPr="00690E8E">
        <w:rPr>
          <w:rFonts w:ascii="Book Antiqua" w:hAnsi="Book Antiqua"/>
        </w:rPr>
        <w:t>gastroduodenitis</w:t>
      </w:r>
      <w:bookmarkEnd w:id="13"/>
      <w:bookmarkEnd w:id="14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tim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5%-19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b25uZW5iZXJnPC9BdXRob3I+PFllYXI+MjAxMDwvWWVh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b25uZW5iZXJnPC9BdXRob3I+PFllYXI+MjAxMDwvWWVh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0E8E">
          <w:rPr>
            <w:rFonts w:ascii="Book Antiqua" w:hAnsi="Book Antiqua"/>
            <w:noProof/>
            <w:vertAlign w:val="superscript"/>
          </w:rPr>
          <w:t>11</w:t>
        </w:r>
      </w:hyperlink>
      <w:r w:rsidR="00E351D2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E351D2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="00E351D2">
        <w:rPr>
          <w:rFonts w:ascii="Book Antiqua" w:hAnsi="Book Antiqua"/>
          <w:noProof/>
          <w:vertAlign w:val="superscript"/>
        </w:rPr>
        <w:t>,</w:t>
      </w:r>
      <w:hyperlink w:anchor="_ENREF_57" w:tooltip="Sonnenberg, 2010 #412" w:history="1">
        <w:r w:rsidRPr="00690E8E">
          <w:rPr>
            <w:rFonts w:ascii="Book Antiqua" w:hAnsi="Book Antiqua"/>
            <w:noProof/>
            <w:vertAlign w:val="superscript"/>
          </w:rPr>
          <w:t>57-6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l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u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jec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toper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v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ectomy</w:t>
      </w:r>
      <w:r w:rsidRPr="00690E8E">
        <w:rPr>
          <w:rFonts w:ascii="Book Antiqua" w:hAnsi="Book Antiqua"/>
        </w:rPr>
        <w:fldChar w:fldCharType="begin">
          <w:fldData xml:space="preserve">PEVuZE5vdGU+PENpdGU+PEF1dGhvcj5Ib2VudGplbjwvQXV0aG9yPjxZZWFyPjIwMTM8L1llYXI+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41Mi03PC9wYWdlcz48dm9sdW1lPjQ3PC92b2x1bWU+PG51bWJlcj4x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b2VudGplbjwvQXV0aG9yPjxZZWFyPjIwMTM8L1llYXI+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41Mi03PC9wYWdlcz48dm9sdW1lPjQ3PC92b2x1bWU+PG51bWJlcj4x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0" w:tooltip="Hoentjen, 2013 #418" w:history="1">
        <w:r w:rsidRPr="00690E8E">
          <w:rPr>
            <w:rFonts w:ascii="Book Antiqua" w:hAnsi="Book Antiqua"/>
            <w:noProof/>
            <w:vertAlign w:val="superscript"/>
          </w:rPr>
          <w:t>6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en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eoa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itis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ncolitis</w: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0OCwgNThdPC9zdHlsZT48L0Rpc3BsYXlUZXh0PjxyZWNvcmQ+PHJlYy1udW1iZXI+MzAy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0OCwgNThdPC9zdHlsZT48L0Rpc3BsYXlUZXh0PjxyZWNvcmQ+PHJlYy1udW1iZXI+MzAy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FEG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llow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x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cytosis</w: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LCA2Mi02NF08L3N0eWxlPjwvRGlzcGxheVRleHQ+PHJlY29yZD48cmVjLW51bWJlcj4zMDQ8L3Jl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LCA2Mi02NF08L3N0eWxlPjwvRGlzcGxheVRleHQ+PHJlY29yZD48cmVjLW51bWJlcj4zMDQ8L3Jl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62" w:tooltip="Horjus Talabur Horje, 2016 #426" w:history="1">
        <w:r w:rsidRPr="00690E8E">
          <w:rPr>
            <w:rFonts w:ascii="Book Antiqua" w:hAnsi="Book Antiqua"/>
            <w:noProof/>
            <w:vertAlign w:val="superscript"/>
          </w:rPr>
          <w:t>62-6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al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umu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utrophi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crophag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a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i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ck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l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ja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bser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yw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</w:t>
      </w:r>
      <w:r w:rsidRPr="00EB1290">
        <w:rPr>
          <w:rFonts w:ascii="Book Antiqua" w:hAnsi="Book Antiqua"/>
        </w:rPr>
        <w:t>osa</w:t>
      </w:r>
      <w:r w:rsidR="002C0363">
        <w:rPr>
          <w:rFonts w:ascii="Book Antiqua" w:hAnsi="Book Antiqua"/>
        </w:rPr>
        <w:t xml:space="preserve"> </w:t>
      </w:r>
      <w:r w:rsidRPr="00EB1290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EB1290">
        <w:rPr>
          <w:rFonts w:ascii="Book Antiqua" w:hAnsi="Book Antiqua"/>
        </w:rPr>
        <w:t>3B),</w:t>
      </w:r>
      <w:r w:rsidR="002C0363">
        <w:rPr>
          <w:rFonts w:ascii="Book Antiqua" w:hAnsi="Book Antiqua"/>
        </w:rPr>
        <w:t xml:space="preserve"> </w:t>
      </w:r>
      <w:r w:rsidRPr="00EB1290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amucos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scular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y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ng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i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ltip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int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scrib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rk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TY3XTwvc3R5bGU+PC9EaXNwbGF5VGV4dD48cmVjb3JkPjxyZWMtbnVtYmVyPjQyMTwvcmVj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TY3XTwvc3R5bGU+PC9EaXNwbGF5VGV4dD48cmVjb3JkPjxyZWMtbnVtYmVyPjQyMTwvcmVj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5" w:tooltip="Sharif, 2002 #421" w:history="1">
        <w:r w:rsidRPr="00690E8E">
          <w:rPr>
            <w:rFonts w:ascii="Book Antiqua" w:hAnsi="Book Antiqua"/>
            <w:noProof/>
            <w:vertAlign w:val="superscript"/>
          </w:rPr>
          <w:t>65-6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er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pin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osed</w:t>
      </w:r>
      <w:r w:rsidRPr="00690E8E">
        <w:rPr>
          <w:rFonts w:ascii="Book Antiqua" w:hAnsi="Book Antiqua"/>
        </w:rPr>
        <w:fldChar w:fldCharType="begin">
          <w:fldData xml:space="preserve">PEVuZE5vdGU+PENpdGU+PEF1dGhvcj5UaGFsaWE8L0F1dGhvcj48WWVhcj4yMDEwPC9ZZWFyPjxS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UaGFsaWE8L0F1dGhvcj48WWVhcj4yMDEwPC9ZZWFyPjxS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8" w:tooltip="Thalia, 2010 #424" w:history="1">
        <w:r w:rsidRPr="00690E8E">
          <w:rPr>
            <w:rFonts w:ascii="Book Antiqua" w:hAnsi="Book Antiqua"/>
            <w:noProof/>
            <w:vertAlign w:val="superscript"/>
          </w:rPr>
          <w:t>68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69" w:tooltip="Choi, 2017 #425" w:history="1">
        <w:r w:rsidRPr="00690E8E">
          <w:rPr>
            <w:rFonts w:ascii="Book Antiqua" w:hAnsi="Book Antiqua"/>
            <w:noProof/>
            <w:vertAlign w:val="superscript"/>
          </w:rPr>
          <w:t>6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chola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p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20.8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XTwvc3R5bGU+PC9EaXNwbGF5VGV4dD48cmVjb3JkPjxyZWMtbnVtYmVyPjQyMTwvcmVjLW51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XTwvc3R5bGU+PC9EaXNwbGF5VGV4dD48cmVjb3JkPjxyZWMtbnVtYmVyPjQyMTwvcmVjLW51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5" w:tooltip="Sharif, 2002 #421" w:history="1">
        <w:r w:rsidRPr="00690E8E">
          <w:rPr>
            <w:rFonts w:ascii="Book Antiqua" w:hAnsi="Book Antiqua"/>
            <w:noProof/>
            <w:vertAlign w:val="superscript"/>
          </w:rPr>
          <w:t>6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thou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cert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e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t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inguis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ul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reli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ildren</w: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CA3MC03Ml08L3N0eWxlPjwvRGlzcGxheVRleHQ+PHJlY29yZD48cmVjLW51bWJlcj40MjE8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MTM0Ny01MTwvcGFnZXM+PHZvbHVtZT4yODwvdm9sdW1lPjxudW1iZXI+MTA8L251bWJl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CA3MC03Ml08L3N0eWxlPjwvRGlzcGxheVRleHQ+PHJlY29yZD48cmVjLW51bWJlcj40MjE8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MTM0Ny01MTwvcGFnZXM+PHZvbHVtZT4yODwvdm9sdW1lPjxudW1iZXI+MTA8L251bWJl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5" w:tooltip="Sharif, 2002 #421" w:history="1">
        <w:r w:rsidRPr="00690E8E">
          <w:rPr>
            <w:rFonts w:ascii="Book Antiqua" w:hAnsi="Book Antiqua"/>
            <w:noProof/>
            <w:vertAlign w:val="superscript"/>
          </w:rPr>
          <w:t>65</w:t>
        </w:r>
      </w:hyperlink>
      <w:r w:rsidR="00EB1290">
        <w:rPr>
          <w:rFonts w:ascii="Book Antiqua" w:hAnsi="Book Antiqua" w:hint="eastAsia"/>
          <w:noProof/>
          <w:vertAlign w:val="superscript"/>
          <w:lang w:eastAsia="zh-CN"/>
        </w:rPr>
        <w:t>,</w:t>
      </w:r>
      <w:hyperlink w:anchor="_ENREF_70" w:tooltip="McHugh, 2013 #338" w:history="1">
        <w:r w:rsidRPr="00690E8E">
          <w:rPr>
            <w:rFonts w:ascii="Book Antiqua" w:hAnsi="Book Antiqua"/>
            <w:noProof/>
            <w:vertAlign w:val="superscript"/>
          </w:rPr>
          <w:t>70-7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ch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co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xt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osinophi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epe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land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scular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e</w: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cyt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r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ja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ck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ps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m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Hendrickson&lt;/Author&gt;&lt;Year&gt;2003&lt;/Year&gt;&lt;RecNum&gt;429&lt;/RecNum&gt;&lt;DisplayText&gt;&lt;style face="superscript"&gt;[73]&lt;/style&gt;&lt;/DisplayText&gt;&lt;record&gt;&lt;rec-number&gt;429&lt;/rec-number&gt;&lt;foreign-keys&gt;&lt;key app="EN" db-id="wxsvd55tx5ftroe29x4xvszz29tvwesxvtzd"&gt;429&lt;/key&gt;&lt;/foreign-keys&gt;&lt;ref-type name="Journal Article"&gt;17&lt;/ref-type&gt;&lt;contributors&gt;&lt;authors&gt;&lt;author&gt;Hendrickson&lt;/author&gt;&lt;author&gt;Barbara, A.&lt;/author&gt;&lt;/authors&gt;&lt;/contributors&gt;&lt;titles&gt;&lt;title&gt;Gastric inflammation as a feature of ulcerative colitis&lt;/title&gt;&lt;secondary-title&gt;Journal of Pediatric Gastroenterology &amp;amp; Nutrition&lt;/secondary-title&gt;&lt;/titles&gt;&lt;periodical&gt;&lt;full-title&gt;Journal of Pediatric Gastroenterology &amp;amp; Nutrition&lt;/full-title&gt;&lt;/periodical&gt;&lt;pages&gt;228-9&lt;/pages&gt;&lt;volume&gt;37&lt;/volume&gt;&lt;number&gt;3&lt;/number&gt;&lt;dates&gt;&lt;year&gt;2003&lt;/year&gt;&lt;/dates&gt;&lt;urls&gt;&lt;/urls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3" w:tooltip="Hendrickson, 2003 #429" w:history="1">
        <w:r w:rsidRPr="00690E8E">
          <w:rPr>
            <w:rFonts w:ascii="Book Antiqua" w:hAnsi="Book Antiqua"/>
            <w:noProof/>
            <w:vertAlign w:val="superscript"/>
          </w:rPr>
          <w:t>7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gge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oma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/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-refrac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dWxsaXZhbjwvQXV0aG9yPjxZZWFyPjIwMTc8L1llYXI+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WxsaXZhbjwvQXV0aG9yPjxZZWFyPjIwMTc8L1llYXI+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1" w:tooltip="Sullivan, 2017 #419" w:history="1">
        <w:r w:rsidRPr="00690E8E">
          <w:rPr>
            <w:rFonts w:ascii="Book Antiqua" w:hAnsi="Book Antiqua"/>
            <w:noProof/>
            <w:vertAlign w:val="superscript"/>
          </w:rPr>
          <w:t>6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ab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m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way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s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o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ritt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hth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SwgNDhdPC9zdHlsZT48L0Rpc3BsYXlUZXh0PjxyZWNvcmQ+PHJlYy1udW1iZXI+MzA1PC9y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SwgNDhdPC9zdHlsZT48L0Rpc3BsYXlUZXh0PjxyZWNvcmQ+PHJlYy1udW1iZXI+MzA1PC9y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0E8E">
          <w:rPr>
            <w:rFonts w:ascii="Book Antiqua" w:hAnsi="Book Antiqua"/>
            <w:noProof/>
            <w:vertAlign w:val="superscript"/>
          </w:rPr>
          <w:t>11</w:t>
        </w:r>
      </w:hyperlink>
      <w:r w:rsidR="00193995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eren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nus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s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utrophi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a </w:t>
      </w:r>
      <w:r w:rsidRPr="00690E8E">
        <w:rPr>
          <w:rFonts w:ascii="Book Antiqua" w:hAnsi="Book Antiqua"/>
        </w:rPr>
        <w:t>question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r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bser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Helicobac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pylori</w:t>
      </w:r>
      <w:r w:rsidRPr="00690E8E">
        <w:rPr>
          <w:rFonts w:ascii="Book Antiqua" w:hAnsi="Book Antiqua"/>
        </w:rPr>
        <w:t>-relev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-relev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nse</w:t>
      </w:r>
      <w:r w:rsidR="002D7F24">
        <w:rPr>
          <w:rFonts w:ascii="Book Antiqua" w:hAnsi="Book Antiqua"/>
        </w:rPr>
        <w:t>r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more </w:t>
      </w:r>
      <w:r w:rsidR="002D7F2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UC.</w:t>
      </w:r>
    </w:p>
    <w:p w14:paraId="7BA05112" w14:textId="77777777" w:rsidR="002A28CB" w:rsidRDefault="002A28CB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50530764" w14:textId="27A91E09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  <w:b/>
          <w:i/>
        </w:rPr>
        <w:t>Duodenitis</w:t>
      </w:r>
      <w:r w:rsidR="002C0363">
        <w:rPr>
          <w:rFonts w:ascii="Book Antiqua" w:hAnsi="Book Antiqua"/>
          <w:b/>
          <w:i/>
        </w:rPr>
        <w:t xml:space="preserve"> </w:t>
      </w:r>
    </w:p>
    <w:p w14:paraId="1C4F57E1" w14:textId="3383FC68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u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arge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g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960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Thompson&lt;/Author&gt;&lt;Year&gt;1960&lt;/Year&gt;&lt;RecNum&gt;307&lt;/RecNum&gt;&lt;DisplayText&gt;&lt;style face="superscript"&gt;[74]&lt;/style&gt;&lt;/DisplayText&gt;&lt;record&gt;&lt;rec-number&gt;307&lt;/rec-number&gt;&lt;foreign-keys&gt;&lt;key app="EN" db-id="wt0azdx92pfefqexwvlx5d0rafw2xtdxf0ep"&gt;307&lt;/key&gt;&lt;/foreign-keys&gt;&lt;ref-type name="Journal Article"&gt;17&lt;/ref-type&gt;&lt;contributors&gt;&lt;authors&gt;&lt;author&gt;Thompson, J. W., 3rd&lt;/author&gt;&lt;author&gt;Bargen, J. A.&lt;/author&gt;&lt;/authors&gt;&lt;/contributors&gt;&lt;titles&gt;&lt;title&gt;Ulcerative duodenitis and chronic ulcerative colitis: report of two case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452-5&lt;/pages&gt;&lt;volume&gt;38&lt;/volume&gt;&lt;edition&gt;1960/03/01&lt;/edition&gt;&lt;keywords&gt;&lt;keyword&gt;*Colitis&lt;/keyword&gt;&lt;keyword&gt;Colitis, Ulcerative/*complications&lt;/keyword&gt;&lt;keyword&gt;*Disease&lt;/keyword&gt;&lt;keyword&gt;*Duodenal Diseases&lt;/keyword&gt;&lt;keyword&gt;*Duodenitis&lt;/keyword&gt;&lt;keyword&gt;*Duodenum&lt;/keyword&gt;&lt;keyword&gt;Humans&lt;/keyword&gt;&lt;/keywords&gt;&lt;dates&gt;&lt;year&gt;1960&lt;/year&gt;&lt;pub-dates&gt;&lt;date&gt;Mar&lt;/date&gt;&lt;/pub-dates&gt;&lt;/dates&gt;&lt;isbn&gt;0016-5085 (Print)&amp;#xD;0016-5085&lt;/isbn&gt;&lt;accession-num&gt;13838088&lt;/accession-num&gt;&lt;urls&gt;&lt;/urls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4" w:tooltip="Thompson, 1960 #307" w:history="1">
        <w:r w:rsidRPr="00690E8E">
          <w:rPr>
            <w:rFonts w:ascii="Book Antiqua" w:hAnsi="Book Antiqua"/>
            <w:noProof/>
            <w:vertAlign w:val="superscript"/>
          </w:rPr>
          <w:t>7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sequent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mer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l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aXIuMjAxOC4wMDEyMjwvZWxlY3Ryb25pYy1yZXNvdXJjZS1udW0+PHJlbW90ZS1kYXRhYmFzZS1w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ExLCAxNywgNDYsIDQ4LCA1MSwgNTMsIDc1LTgzXTwvc3R5bGU+PC9EaXNwbGF5VGV4dD48cmVj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fldChar w:fldCharType="begin">
          <w:fldData xml:space="preserve">aXIuMjAxOC4wMDEyMjwvZWxlY3Ryb25pYy1yZXNvdXJjZS1udW0+PHJlbW90ZS1kYXRhYmFzZS1w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0E8E">
          <w:rPr>
            <w:rFonts w:ascii="Book Antiqua" w:hAnsi="Book Antiqua"/>
            <w:noProof/>
            <w:vertAlign w:val="superscript"/>
          </w:rPr>
          <w:t>11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17" w:tooltip="Rubenstein, 2004 #314" w:history="1">
        <w:r w:rsidRPr="00690E8E">
          <w:rPr>
            <w:rFonts w:ascii="Book Antiqua" w:hAnsi="Book Antiqua"/>
            <w:noProof/>
            <w:vertAlign w:val="superscript"/>
          </w:rPr>
          <w:t>17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51" w:tooltip="Choi, 2019 #318" w:history="1">
        <w:r w:rsidRPr="00690E8E">
          <w:rPr>
            <w:rFonts w:ascii="Book Antiqua" w:hAnsi="Book Antiqua"/>
            <w:noProof/>
            <w:vertAlign w:val="superscript"/>
          </w:rPr>
          <w:t>51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53" w:tooltip="Li, 2019 #309" w:history="1">
        <w:r w:rsidRPr="00690E8E">
          <w:rPr>
            <w:rFonts w:ascii="Book Antiqua" w:hAnsi="Book Antiqua"/>
            <w:noProof/>
            <w:vertAlign w:val="superscript"/>
          </w:rPr>
          <w:t>53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75" w:tooltip="Endo, 2012 #308" w:history="1">
        <w:r w:rsidRPr="00690E8E">
          <w:rPr>
            <w:rFonts w:ascii="Book Antiqua" w:hAnsi="Book Antiqua"/>
            <w:noProof/>
            <w:vertAlign w:val="superscript"/>
          </w:rPr>
          <w:t>75-8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mai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peps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t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ve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aGVuPC9BdXRob3I+PFllYXI+MjAwOTwvWWVhcj48UmVj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VuPC9BdXRob3I+PFllYXI+MjAwOTwvWWVhcj48UmVj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9" w:tooltip="Shen, 2009 #321" w:history="1">
        <w:r w:rsidRPr="00690E8E">
          <w:rPr>
            <w:rFonts w:ascii="Book Antiqua" w:hAnsi="Book Antiqua"/>
            <w:noProof/>
            <w:vertAlign w:val="superscript"/>
          </w:rPr>
          <w:t>5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ab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a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quir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ectomy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esting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in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eoa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itis</w: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0OF08L3N0eWxlPjwvRGlzcGxheVRleHQ+PHJlY29yZD48cmVjLW51bWJlcj4zMDU8L3JlYy1u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PC9hYmJyLTE+PC9wZXJpb2RpY2FsPjxhbHQtcGVyaW9kaWNhbD48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0OF08L3N0eWxlPjwvRGlzcGxheVRleHQ+PHJlY29yZD48cmVjLW51bWJlcj4zMDU8L3JlYy1u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PC9hYmJyLTE+PC9wZXJpb2RpY2FsPjxhbHQtcGVyaW9kaWNhbD48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iq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y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ps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bin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4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iti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a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are </w:t>
      </w:r>
      <w:r w:rsidRPr="00690E8E">
        <w:rPr>
          <w:rFonts w:ascii="Book Antiqua" w:hAnsi="Book Antiqua"/>
        </w:rPr>
        <w:t>diver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dema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a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agi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c</w:t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a </w:t>
      </w:r>
      <w:r w:rsidRPr="00690E8E">
        <w:rPr>
          <w:rFonts w:ascii="Book Antiqua" w:hAnsi="Book Antiqua"/>
        </w:rPr>
        <w:t>di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n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utrophil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land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formation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ation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Valdez&lt;/Author&gt;&lt;Year&gt;2000&lt;/Year&gt;&lt;RecNum&gt;312&lt;/RecNum&gt;&lt;DisplayText&gt;&lt;style face="superscript"&gt;[78]&lt;/style&gt;&lt;/DisplayText&gt;&lt;record&gt;&lt;rec-number&gt;312&lt;/rec-number&gt;&lt;foreign-keys&gt;&lt;key app="EN" db-id="wt0azdx92pfefqexwvlx5d0rafw2xtdxf0ep"&gt;312&lt;/key&gt;&lt;/foreign-keys&gt;&lt;ref-type name="Journal Article"&gt;17&lt;/ref-type&gt;&lt;contributors&gt;&lt;authors&gt;&lt;author&gt;Valdez, R.&lt;/author&gt;&lt;author&gt;Appelman, H. D.&lt;/author&gt;&lt;author&gt;Bronner, M. P.&lt;/author&gt;&lt;author&gt;Greenson, J. K.&lt;/author&gt;&lt;/authors&gt;&lt;/contributors&gt;&lt;auth-address&gt;University of Michigan Health System, Department of Pathology, Ann Arbor 48109-0054, USA.&lt;/auth-address&gt;&lt;titles&gt;&lt;title&gt;Diffuse duodenitis associated with ulcerative colitis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1407-13&lt;/pages&gt;&lt;volume&gt;24&lt;/volume&gt;&lt;number&gt;10&lt;/number&gt;&lt;edition&gt;2000/10/07&lt;/edition&gt;&lt;keywords&gt;&lt;keyword&gt;Adolescent&lt;/keyword&gt;&lt;keyword&gt;Adult&lt;/keyword&gt;&lt;keyword&gt;Biopsy&lt;/keyword&gt;&lt;keyword&gt;Child&lt;/keyword&gt;&lt;keyword&gt;Colectomy&lt;/keyword&gt;&lt;keyword&gt;Colitis, Ulcerative/*complications/pathology/surgery&lt;/keyword&gt;&lt;keyword&gt;Crohn Disease/etiology&lt;/keyword&gt;&lt;keyword&gt;Duodenitis/*etiology/pathology&lt;/keyword&gt;&lt;keyword&gt;Endoscopy, Gastrointestinal&lt;/keyword&gt;&lt;keyword&gt;Female&lt;/keyword&gt;&lt;keyword&gt;Follow-Up Studies&lt;/keyword&gt;&lt;keyword&gt;Humans&lt;/keyword&gt;&lt;keyword&gt;Male&lt;/keyword&gt;&lt;keyword&gt;Middle Aged&lt;/keyword&gt;&lt;keyword&gt;Treatment Outcome&lt;/keyword&gt;&lt;/keywords&gt;&lt;dates&gt;&lt;year&gt;2000&lt;/year&gt;&lt;pub-dates&gt;&lt;date&gt;Oct&lt;/date&gt;&lt;/pub-dates&gt;&lt;/dates&gt;&lt;isbn&gt;0147-5185 (Print)&amp;#xD;0147-5185&lt;/isbn&gt;&lt;accession-num&gt;11023103&lt;/accession-num&gt;&lt;urls&gt;&lt;/urls&gt;&lt;electronic-resource-num&gt;10.1097/00000478-200010000-00011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8" w:tooltip="Valdez, 2000 #312" w:history="1">
        <w:r w:rsidRPr="00690E8E">
          <w:rPr>
            <w:rFonts w:ascii="Book Antiqua" w:hAnsi="Book Antiqua"/>
            <w:noProof/>
            <w:vertAlign w:val="superscript"/>
          </w:rPr>
          <w:t>7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+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8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+)</w:t>
      </w:r>
      <w:r w:rsidR="002C0363">
        <w:rPr>
          <w:rFonts w:ascii="Book Antiqua" w:hAnsi="Book Antiqua" w:hint="eastAsia"/>
          <w:lang w:eastAsia="zh-CN"/>
        </w:rPr>
        <w:t xml:space="preserve"> </w:t>
      </w:r>
      <w:r w:rsidR="007D4674">
        <w:rPr>
          <w:rFonts w:ascii="Book Antiqua" w:hAnsi="Book Antiqua"/>
        </w:rPr>
        <w:t>IE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nonucle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r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Pr="00690E8E">
        <w:rPr>
          <w:rFonts w:ascii="Book Antiqua" w:hAnsi="Book Antiqua"/>
        </w:rPr>
        <w:fldChar w:fldCharType="begin">
          <w:fldData xml:space="preserve">PEVuZE5vdGU+PENpdGU+PEF1dGhvcj5QYXR0ZXJzb248L0F1dGhvcj48WWVhcj4yMDE1PC9ZZWFy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QYXR0ZXJzb248L0F1dGhvcj48WWVhcj4yMDE1PC9ZZWFy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4" w:tooltip="Patterson, 2015 #322" w:history="1">
        <w:r w:rsidRPr="00690E8E">
          <w:rPr>
            <w:rFonts w:ascii="Book Antiqua" w:hAnsi="Book Antiqua"/>
            <w:noProof/>
            <w:vertAlign w:val="superscript"/>
          </w:rPr>
          <w:t>84</w:t>
        </w:r>
      </w:hyperlink>
      <w:r w:rsidR="00053F99">
        <w:rPr>
          <w:rFonts w:ascii="Book Antiqua" w:hAnsi="Book Antiqua"/>
          <w:noProof/>
          <w:vertAlign w:val="superscript"/>
        </w:rPr>
        <w:t>,</w:t>
      </w:r>
      <w:hyperlink w:anchor="_ENREF_85" w:tooltip="Vidali, 2010 #323" w:history="1">
        <w:r w:rsidRPr="00690E8E">
          <w:rPr>
            <w:rFonts w:ascii="Book Antiqua" w:hAnsi="Book Antiqua"/>
            <w:noProof/>
            <w:vertAlign w:val="superscript"/>
          </w:rPr>
          <w:t>8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mmar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dentif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pill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verlap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ia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p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-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ciousn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peci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omplis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desprea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eri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comi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terocolitis.</w:t>
      </w:r>
    </w:p>
    <w:p w14:paraId="2AEB1055" w14:textId="77777777" w:rsidR="00482F8E" w:rsidRDefault="00482F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16DE4C32" w14:textId="33171358" w:rsidR="00690E8E" w:rsidRPr="00482F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482F8E">
        <w:rPr>
          <w:rFonts w:ascii="Book Antiqua" w:hAnsi="Book Antiqua"/>
          <w:b/>
          <w:u w:val="single"/>
        </w:rPr>
        <w:t>PATHOGENESIS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482F8E">
        <w:rPr>
          <w:rFonts w:ascii="Book Antiqua" w:hAnsi="Book Antiqua"/>
          <w:b/>
          <w:u w:val="single"/>
        </w:rPr>
        <w:t>OF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482F8E">
        <w:rPr>
          <w:rFonts w:ascii="Book Antiqua" w:hAnsi="Book Antiqua"/>
          <w:b/>
          <w:u w:val="single"/>
        </w:rPr>
        <w:t>UC</w:t>
      </w:r>
    </w:p>
    <w:p w14:paraId="691DE04B" w14:textId="232478BC" w:rsid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lie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termin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ex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bin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tion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se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urba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rri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chola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por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re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mul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amag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c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us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</w:p>
    <w:p w14:paraId="59456D15" w14:textId="77777777" w:rsidR="003A0CDE" w:rsidRDefault="003A0CD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42E6156A" w14:textId="40655936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Environmental</w:t>
      </w:r>
      <w:r w:rsidR="002C0363" w:rsidRPr="003A0CDE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and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host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factors</w:t>
      </w:r>
    </w:p>
    <w:p w14:paraId="0FD0624C" w14:textId="371B4FAC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knowledg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o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velop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orldwi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l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gres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Pr="00690E8E">
        <w:rPr>
          <w:rFonts w:ascii="Book Antiqua" w:hAnsi="Book Antiqua"/>
        </w:rPr>
        <w:fldChar w:fldCharType="begin">
          <w:fldData xml:space="preserve">PEVuZE5vdGU+PENpdGU+PEF1dGhvcj5Qb3J0ZXI8L0F1dGhvcj48WWVhcj4yMDIwPC9ZZWFyPjxS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Qb3J0ZXI8L0F1dGhvcj48WWVhcj4yMDIwPC9ZZWFyPjxS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6" w:tooltip="Porter, 2020 #24" w:history="1">
        <w:r w:rsidRPr="00690E8E">
          <w:rPr>
            <w:rFonts w:ascii="Book Antiqua" w:hAnsi="Book Antiqua"/>
            <w:noProof/>
            <w:vertAlign w:val="superscript"/>
          </w:rPr>
          <w:t>86</w:t>
        </w:r>
      </w:hyperlink>
      <w:r w:rsidR="00461540">
        <w:rPr>
          <w:rFonts w:ascii="Book Antiqua" w:hAnsi="Book Antiqua"/>
          <w:noProof/>
          <w:vertAlign w:val="superscript"/>
        </w:rPr>
        <w:t>,</w:t>
      </w:r>
      <w:hyperlink w:anchor="_ENREF_87" w:tooltip="Ungaro, 2017 #26" w:history="1">
        <w:r w:rsidRPr="00690E8E">
          <w:rPr>
            <w:rFonts w:ascii="Book Antiqua" w:hAnsi="Book Antiqua"/>
            <w:noProof/>
            <w:vertAlign w:val="superscript"/>
          </w:rPr>
          <w:t>8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tec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s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or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20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ntury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Kirsner&lt;/Author&gt;&lt;Year&gt;1988&lt;/Year&gt;&lt;RecNum&gt;27&lt;/RecNum&gt;&lt;DisplayText&gt;&lt;style face="superscript"&gt;[88]&lt;/style&gt;&lt;/DisplayText&gt;&lt;record&gt;&lt;rec-number&gt;27&lt;/rec-number&gt;&lt;foreign-keys&gt;&lt;key app="EN" db-id="rxtrp2e5hx5rvme225tx9fppfrz959xvea2a"&gt;27&lt;/key&gt;&lt;/foreign-keys&gt;&lt;ref-type name="Journal Article"&gt;17&lt;/ref-type&gt;&lt;contributors&gt;&lt;authors&gt;&lt;author&gt;Kirsner, J. B.&lt;/author&gt;&lt;/authors&gt;&lt;/contributors&gt;&lt;auth-address&gt;University of Chicago, Department of Medicine, Illinois 60637.&lt;/auth-address&gt;&lt;titles&gt;&lt;title&gt;Historical aspects of inflammatory bowel disease&lt;/title&gt;&lt;secondary-title&gt;J Clin Gastroenterol&lt;/secondary-title&gt;&lt;alt-title&gt;Journal of clinical gastroenterology&lt;/alt-title&gt;&lt;/titles&gt;&lt;periodical&gt;&lt;full-title&gt;J Clin Gastroenterol&lt;/full-title&gt;&lt;abbr-1&gt;Journal of clinical gastroenterology&lt;/abbr-1&gt;&lt;/periodical&gt;&lt;alt-periodical&gt;&lt;full-title&gt;J Clin Gastroenterol&lt;/full-title&gt;&lt;abbr-1&gt;Journal of clinical gastroenterology&lt;/abbr-1&gt;&lt;/alt-periodical&gt;&lt;pages&gt;286-97&lt;/pages&gt;&lt;volume&gt;10&lt;/volume&gt;&lt;number&gt;3&lt;/number&gt;&lt;edition&gt;1988/06/01&lt;/edition&gt;&lt;keywords&gt;&lt;keyword&gt;Colitis, Ulcerative/history&lt;/keyword&gt;&lt;keyword&gt;Crohn Disease/history&lt;/keyword&gt;&lt;keyword&gt;History, 18th Century&lt;/keyword&gt;&lt;keyword&gt;History, 19th Century&lt;/keyword&gt;&lt;keyword&gt;History, 20th Century&lt;/keyword&gt;&lt;keyword&gt;History, Ancient&lt;/keyword&gt;&lt;keyword&gt;Humans&lt;/keyword&gt;&lt;keyword&gt;Inflammatory Bowel Diseases/etiology/*history&lt;/keyword&gt;&lt;/keywords&gt;&lt;dates&gt;&lt;year&gt;1988&lt;/year&gt;&lt;pub-dates&gt;&lt;date&gt;Jun&lt;/date&gt;&lt;/pub-dates&gt;&lt;/dates&gt;&lt;isbn&gt;0192-0790 (Print)&amp;#xD;0192-0790&lt;/isbn&gt;&lt;accession-num&gt;2980764&lt;/accession-num&gt;&lt;urls&gt;&lt;/urls&gt;&lt;electronic-resource-num&gt;10.1097/00004836-198806000-00012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8" w:tooltip="Kirsner, 1988 #27" w:history="1">
        <w:r w:rsidRPr="00690E8E">
          <w:rPr>
            <w:rFonts w:ascii="Book Antiqua" w:hAnsi="Book Antiqua"/>
            <w:noProof/>
            <w:vertAlign w:val="superscript"/>
          </w:rPr>
          <w:t>8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rb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zon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s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lower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sterniz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ompany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rbaniz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dent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festy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os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llu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bio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ag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friger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anitation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w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ec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ibut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Pr="00690E8E">
        <w:rPr>
          <w:rFonts w:ascii="Book Antiqua" w:hAnsi="Book Antiqua"/>
        </w:rPr>
        <w:fldChar w:fldCharType="begin">
          <w:fldData xml:space="preserve">PEVuZE5vdGU+PENpdGU+PEF1dGhvcj5LYXBsYW48L0F1dGhvcj48WWVhcj4yMDE3PC9ZZWFyPjxS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MxMy0zMjEuZTI8L3BhZ2VzPjx2b2x1bWU+MTUyPC92b2x1bWU+PG51bWJl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LYXBsYW48L0F1dGhvcj48WWVhcj4yMDE3PC9ZZWFyPjxS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MxMy0zMjEuZTI8L3BhZ2VzPjx2b2x1bWU+MTUyPC92b2x1bWU+PG51bWJl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9" w:tooltip="Kaplan, 2017 #28" w:history="1">
        <w:r w:rsidRPr="00690E8E">
          <w:rPr>
            <w:rFonts w:ascii="Book Antiqua" w:hAnsi="Book Antiqua"/>
            <w:noProof/>
            <w:vertAlign w:val="superscript"/>
          </w:rPr>
          <w:t>8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amp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m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igaret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ok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ronge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ere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a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m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-smok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ok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bab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ff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rse</w:t>
      </w:r>
      <w:r w:rsidRPr="00690E8E">
        <w:rPr>
          <w:rFonts w:ascii="Book Antiqua" w:hAnsi="Book Antiqua"/>
        </w:rPr>
        <w:fldChar w:fldCharType="begin">
          <w:fldData xml:space="preserve">PEVuZE5vdGU+PENpdGU+PEF1dGhvcj5BbmFudGhha3Jpc2huYW48L0F1dGhvcj48WWVhcj4yMDE1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yMDUtMTc8L3Bh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x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BbmFudGhha3Jpc2huYW48L0F1dGhvcj48WWVhcj4yMDE1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yMDUtMTc8L3Bh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x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0" w:tooltip="Ananthakrishnan, 2015 #29" w:history="1">
        <w:r w:rsidRPr="00690E8E">
          <w:rPr>
            <w:rFonts w:ascii="Book Antiqua" w:hAnsi="Book Antiqua"/>
            <w:noProof/>
            <w:vertAlign w:val="superscript"/>
          </w:rPr>
          <w:t>90-9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pendectom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>to 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t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ture</w:t>
      </w:r>
      <w:r w:rsidR="002C0363">
        <w:rPr>
          <w:rFonts w:ascii="Book Antiqua" w:hAnsi="Book Antiqua"/>
        </w:rPr>
        <w:t xml:space="preserve"> </w:t>
      </w:r>
      <w:r w:rsidR="003B3E92" w:rsidRPr="00690E8E">
        <w:rPr>
          <w:rFonts w:ascii="Book Antiqua" w:hAnsi="Book Antiqua"/>
        </w:rPr>
        <w:t>develop</w:t>
      </w:r>
      <w:r w:rsidR="003B3E92">
        <w:rPr>
          <w:rFonts w:ascii="Book Antiqua" w:hAnsi="Book Antiqua"/>
        </w:rPr>
        <w:t xml:space="preserve">ment of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YWhhbWk8L0F1dGhvcj48WWVhcj4yMDE2PC9ZZWFyPjxS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YzLTk8L3BhZ2VzPjx2b2x1bWU+MTEx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YWhhbWk8L0F1dGhvcj48WWVhcj4yMDE2PC9ZZWFyPjxS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YzLTk8L3BhZ2VzPjx2b2x1bWU+MTEx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3" w:tooltip="Sahami, 2016 #32" w:history="1">
        <w:r w:rsidRPr="00690E8E">
          <w:rPr>
            <w:rFonts w:ascii="Book Antiqua" w:hAnsi="Book Antiqua"/>
            <w:noProof/>
            <w:vertAlign w:val="superscript"/>
          </w:rPr>
          <w:t>9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4857A878" w14:textId="77777777" w:rsidR="00461540" w:rsidRDefault="004615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65E6D989" w14:textId="2832DAC8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Genetic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variants</w:t>
      </w:r>
      <w:r w:rsidR="002C0363">
        <w:rPr>
          <w:rFonts w:ascii="Book Antiqua" w:hAnsi="Book Antiqua"/>
          <w:b/>
          <w:i/>
        </w:rPr>
        <w:t xml:space="preserve"> </w:t>
      </w:r>
    </w:p>
    <w:p w14:paraId="643443B8" w14:textId="74D715E6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domina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ogniz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o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nts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D44F63" w:rsidRPr="00690E8E">
        <w:rPr>
          <w:rFonts w:ascii="Book Antiqua" w:hAnsi="Book Antiqua"/>
        </w:rPr>
        <w:t xml:space="preserve">susceptibility </w:t>
      </w:r>
      <w:r w:rsidR="00D44F63">
        <w:rPr>
          <w:rFonts w:ascii="Book Antiqua" w:hAnsi="Book Antiqua"/>
        </w:rPr>
        <w:t xml:space="preserve">to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MaXU8L0F1dGhvcj48WWVhcj4yMDE1PC9ZZWFyPjxSZWNO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OTc5LTk4NjwvcGFnZXM+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XU8L0F1dGhvcj48WWVhcj4yMDE1PC9ZZWFyPjxSZWNO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OTc5LTk4NjwvcGFnZXM+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4" w:tooltip="Liu, 2015 #39" w:history="1">
        <w:r w:rsidRPr="00690E8E">
          <w:rPr>
            <w:rFonts w:ascii="Book Antiqua" w:hAnsi="Book Antiqua"/>
            <w:noProof/>
            <w:vertAlign w:val="superscript"/>
          </w:rPr>
          <w:t>94-9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um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ukocy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</w:t>
      </w:r>
      <w:r w:rsidRPr="00690E8E">
        <w:rPr>
          <w:rFonts w:ascii="Book Antiqua" w:hAnsi="Book Antiqua"/>
        </w:rPr>
        <w:fldChar w:fldCharType="begin">
          <w:fldData xml:space="preserve">PEVuZE5vdGU+PENpdGU+PEF1dGhvcj5TdWdpbXVyYTwvQXV0aG9yPjxZZWFyPjE5OTM8L1llYXI+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WdpbXVyYTwvQXV0aG9yPjxZZWFyPjE5OTM8L1llYXI+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7" w:tooltip="Sugimura, 1993 #42" w:history="1">
        <w:r w:rsidRPr="00690E8E">
          <w:rPr>
            <w:rFonts w:ascii="Book Antiqua" w:hAnsi="Book Antiqua"/>
            <w:noProof/>
            <w:vertAlign w:val="superscript"/>
          </w:rPr>
          <w:t>9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enyl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ycl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y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</w:t>
      </w:r>
      <w:r w:rsidRPr="00690E8E">
        <w:rPr>
          <w:rFonts w:ascii="Book Antiqua" w:hAnsi="Book Antiqua"/>
        </w:rPr>
        <w:fldChar w:fldCharType="begin">
          <w:fldData xml:space="preserve">PEVuZE5vdGU+PENpdGU+PEF1dGhvcj5MdW88L0F1dGhvcj48WWVhcj4yMDE3PC9ZZWFyPjxSZWNO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g2LTE5MjwvcGFn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dW88L0F1dGhvcj48WWVhcj4yMDE3PC9ZZWFyPjxSZWNO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g2LTE5MjwvcGFn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8" w:tooltip="Luo, 2017 #43" w:history="1">
        <w:r w:rsidRPr="00690E8E">
          <w:rPr>
            <w:rFonts w:ascii="Book Antiqua" w:hAnsi="Book Antiqua"/>
            <w:noProof/>
            <w:vertAlign w:val="superscript"/>
          </w:rPr>
          <w:t>9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di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rri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nc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tablis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a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co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ytokin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way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nsing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leuk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L)-10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-12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-23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p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rui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om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ain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te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9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o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uto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kylo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ondyl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soriasi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Porter&lt;/Author&gt;&lt;Year&gt;2020&lt;/Year&gt;&lt;RecNum&gt;24&lt;/RecNum&gt;&lt;DisplayText&gt;&lt;style face="superscript"&gt;[86]&lt;/style&gt;&lt;/DisplayText&gt;&lt;record&gt;&lt;rec-number&gt;24&lt;/rec-number&gt;&lt;foreign-keys&gt;&lt;key app="EN" db-id="rxtrp2e5hx5rvme225tx9fppfrz959xvea2a"&gt;24&lt;/key&gt;&lt;/foreign-keys&gt;&lt;ref-type name="Journal Article"&gt;17&lt;/ref-type&gt;&lt;contributors&gt;&lt;authors&gt;&lt;author&gt;Porter, R. J.&lt;/author&gt;&lt;author&gt;Kalla, R.&lt;/author&gt;&lt;author&gt;Ho, G. T.&lt;/author&gt;&lt;/authors&gt;&lt;/contributors&gt;&lt;auth-address&gt;Edinburgh IBD Science Unit, Centre for Inflammation Research, Queens Medical Research Unit, University of Edinburgh, 47 Little France Crescent, Edinburgh, EH16 4TJ, UK.&lt;/auth-address&gt;&lt;titles&gt;&lt;title&gt;Ulcerative colitis: Recent advances in the understanding of disease pathogenesis&lt;/title&gt;&lt;/titles&gt;&lt;volume&gt;9&lt;/volume&gt;&lt;dates&gt;&lt;year&gt;2020&lt;/year&gt;&lt;/dates&gt;&lt;isbn&gt;2046-1402&lt;/isbn&gt;&lt;accession-num&gt;32399194&lt;/accession-num&gt;&lt;urls&gt;&lt;/urls&gt;&lt;electronic-resource-num&gt;10.12688/f1000research.20805.1&lt;/electronic-resource-num&gt;&lt;remote-database-provider&gt;Nlm&lt;/remote-database-provider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6" w:tooltip="Porter, 2020 #24" w:history="1">
        <w:r w:rsidRPr="00690E8E">
          <w:rPr>
            <w:rFonts w:ascii="Book Antiqua" w:hAnsi="Book Antiqua"/>
            <w:noProof/>
            <w:vertAlign w:val="superscript"/>
          </w:rPr>
          <w:t>8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veral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liber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a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rt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</w:t>
      </w:r>
      <w:r w:rsidR="00DF4E37">
        <w:rPr>
          <w:rFonts w:ascii="Book Antiqua" w:hAnsi="Book Antiqua"/>
        </w:rPr>
        <w:t>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3B3E92">
        <w:rPr>
          <w:rFonts w:ascii="Book Antiqua" w:hAnsi="Book Antiqua"/>
        </w:rPr>
        <w:t xml:space="preserve"> </w:t>
      </w:r>
      <w:r w:rsidR="00DF4E37">
        <w:rPr>
          <w:rFonts w:ascii="Book Antiqua" w:hAnsi="Book Antiqua"/>
        </w:rPr>
        <w:t xml:space="preserve">when </w:t>
      </w:r>
      <w:r w:rsidRPr="00690E8E">
        <w:rPr>
          <w:rFonts w:ascii="Book Antiqua" w:hAnsi="Book Antiqua"/>
        </w:rPr>
        <w:t>a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i</w:t>
      </w:r>
      <w:r w:rsidR="002C0363">
        <w:rPr>
          <w:rFonts w:ascii="Book Antiqua" w:hAnsi="Book Antiqua"/>
        </w:rPr>
        <w:t xml:space="preserve"> </w:t>
      </w:r>
      <w:r w:rsidR="00DF4E37">
        <w:rPr>
          <w:rFonts w:ascii="Book Antiqua" w:hAnsi="Book Antiqua"/>
        </w:rPr>
        <w:t xml:space="preserve">were </w:t>
      </w:r>
      <w:r w:rsidRPr="00690E8E">
        <w:rPr>
          <w:rFonts w:ascii="Book Antiqua" w:hAnsi="Book Antiqua"/>
        </w:rPr>
        <w:t>evalu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ly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core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Lee&lt;/Author&gt;&lt;Year&gt;2019&lt;/Year&gt;&lt;RecNum&gt;45&lt;/RecNum&gt;&lt;DisplayText&gt;&lt;style face="superscript"&gt;[99]&lt;/style&gt;&lt;/DisplayText&gt;&lt;record&gt;&lt;rec-number&gt;45&lt;/rec-number&gt;&lt;foreign-keys&gt;&lt;key app="EN" db-id="rxtrp2e5hx5rvme225tx9fppfrz959xvea2a"&gt;45&lt;/key&gt;&lt;/foreign-keys&gt;&lt;ref-type name="Journal Article"&gt;17&lt;/ref-type&gt;&lt;contributors&gt;&lt;authors&gt;&lt;author&gt;Lee, H. S.&lt;/author&gt;&lt;author&gt;Cleynen, I.&lt;/author&gt;&lt;/authors&gt;&lt;/contributors&gt;&lt;auth-address&gt;Laboratory of Complex Genetics, Department of Human Genetics, KU Leuven, Herestraat 49 - box 610, 3000 Leuven, Belgium. hosu.lee@student.kuleuven.be.&amp;#xD;Department of Biochemistry and Molecular Biology, University of Ulsan College of Medicine, Seoul 05505, Korea. hosu.lee@student.kuleuven.be.&lt;/auth-address&gt;&lt;titles&gt;&lt;title&gt;Molecular Profiling of Inflammatory Bowel Disease: Is It Ready for Use in Clinical Decision-Making?&lt;/title&gt;&lt;/titles&gt;&lt;volume&gt;8&lt;/volume&gt;&lt;number&gt;6&lt;/number&gt;&lt;dates&gt;&lt;year&gt;2019&lt;/year&gt;&lt;pub-dates&gt;&lt;date&gt;Jun 4&lt;/date&gt;&lt;/pub-dates&gt;&lt;/dates&gt;&lt;isbn&gt;2073-4409 (Print)&amp;#xD;2073-4409&lt;/isbn&gt;&lt;accession-num&gt;31167397&lt;/accession-num&gt;&lt;urls&gt;&lt;/urls&gt;&lt;electronic-resource-num&gt;10.3390/cells8060535&lt;/electronic-resource-num&gt;&lt;remote-database-provider&gt;Nlm&lt;/remote-database-provider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9" w:tooltip="Lee, 2019 #45" w:history="1">
        <w:r w:rsidRPr="00690E8E">
          <w:rPr>
            <w:rFonts w:ascii="Book Antiqua" w:hAnsi="Book Antiqua"/>
            <w:noProof/>
            <w:vertAlign w:val="superscript"/>
          </w:rPr>
          <w:t>9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rri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fun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o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</w:p>
    <w:p w14:paraId="4416D9B6" w14:textId="77777777" w:rsidR="00461540" w:rsidRDefault="004615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3BAAFC3A" w14:textId="7CA28742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  <w:b/>
          <w:i/>
        </w:rPr>
        <w:t>Gut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microbiota</w:t>
      </w:r>
    </w:p>
    <w:p w14:paraId="299B0022" w14:textId="5F9D385B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r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i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erim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i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lora</w:t>
      </w:r>
      <w:r w:rsidR="002C0363">
        <w:rPr>
          <w:rFonts w:ascii="Book Antiqua" w:hAnsi="Book Antiqua"/>
        </w:rPr>
        <w:t xml:space="preserve"> </w:t>
      </w:r>
      <w:bookmarkStart w:id="15" w:name="OLE_LINK24"/>
      <w:bookmarkStart w:id="16" w:name="OLE_LINK25"/>
      <w:r w:rsidRPr="00690E8E">
        <w:rPr>
          <w:rFonts w:ascii="Book Antiqua" w:hAnsi="Book Antiqua"/>
        </w:rPr>
        <w:t>dysbiosis</w:t>
      </w:r>
      <w:bookmarkEnd w:id="15"/>
      <w:bookmarkEnd w:id="16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QYXJhbXNvdGh5PC9BdXRob3I+PFllYXI+MjAxNzwvWWVh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QYXJhbXNvdGh5PC9BdXRob3I+PFllYXI+MjAxNzwvWWVh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0" w:tooltip="Paramsothy, 2017 #37" w:history="1">
        <w:r w:rsidRPr="00690E8E">
          <w:rPr>
            <w:rFonts w:ascii="Book Antiqua" w:hAnsi="Book Antiqua"/>
            <w:noProof/>
            <w:vertAlign w:val="superscript"/>
          </w:rPr>
          <w:t>100</w:t>
        </w:r>
      </w:hyperlink>
      <w:r w:rsidR="00932070">
        <w:rPr>
          <w:rFonts w:ascii="Book Antiqua" w:hAnsi="Book Antiqua"/>
          <w:noProof/>
          <w:vertAlign w:val="superscript"/>
        </w:rPr>
        <w:t>,</w:t>
      </w:r>
      <w:hyperlink w:anchor="_ENREF_101" w:tooltip="Guo, 2020 #38" w:history="1">
        <w:r w:rsidRPr="00690E8E">
          <w:rPr>
            <w:rFonts w:ascii="Book Antiqua" w:hAnsi="Book Antiqua"/>
            <w:noProof/>
            <w:vertAlign w:val="superscript"/>
          </w:rPr>
          <w:t>10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bi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lor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crea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divers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rreg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osi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,</w:t>
      </w:r>
      <w:r w:rsidR="002C0363">
        <w:rPr>
          <w:rFonts w:ascii="Book Antiqua" w:hAnsi="Book Antiqua"/>
        </w:rPr>
        <w:t xml:space="preserve"> </w:t>
      </w:r>
      <w:r w:rsidR="00D44F63">
        <w:rPr>
          <w:rFonts w:ascii="Book Antiqua" w:hAnsi="Book Antiqua"/>
        </w:rPr>
        <w:t xml:space="preserve">and </w:t>
      </w:r>
      <w:r w:rsidRPr="00690E8E">
        <w:rPr>
          <w:rFonts w:ascii="Book Antiqua" w:hAnsi="Book Antiqua"/>
        </w:rPr>
        <w:t>chang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a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ribu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ge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ac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uo&lt;/Author&gt;&lt;Year&gt;2020&lt;/Year&gt;&lt;RecNum&gt;38&lt;/RecNum&gt;&lt;DisplayText&gt;&lt;style face="superscript"&gt;[101]&lt;/style&gt;&lt;/DisplayText&gt;&lt;record&gt;&lt;rec-number&gt;38&lt;/rec-number&gt;&lt;foreign-keys&gt;&lt;key app="EN" db-id="rxtrp2e5hx5rvme225tx9fppfrz959xvea2a"&gt;38&lt;/key&gt;&lt;/foreign-keys&gt;&lt;ref-type name="Journal Article"&gt;17&lt;/ref-type&gt;&lt;contributors&gt;&lt;authors&gt;&lt;author&gt;Guo, X. Y.&lt;/author&gt;&lt;author&gt;Liu, X. J.&lt;/author&gt;&lt;author&gt;Hao, J. Y.&lt;/author&gt;&lt;/authors&gt;&lt;/contributors&gt;&lt;auth-address&gt;Department of Gastroenterology, Beijing Chaoyang Hospital, Capital Medical University, Beijing, China.&lt;/auth-address&gt;&lt;titles&gt;&lt;title&gt;Gut microbiota in ulcerative colitis: insights on pathogenesis and treatment&lt;/title&gt;&lt;secondary-title&gt;J Dig Dis&lt;/secondary-title&gt;&lt;alt-title&gt;Journal of digestive diseases&lt;/alt-title&gt;&lt;/titles&gt;&lt;periodical&gt;&lt;full-title&gt;J Dig Dis&lt;/full-title&gt;&lt;abbr-1&gt;Journal of digestive diseases&lt;/abbr-1&gt;&lt;/periodical&gt;&lt;alt-periodical&gt;&lt;full-title&gt;J Dig Dis&lt;/full-title&gt;&lt;abbr-1&gt;Journal of digestive diseases&lt;/abbr-1&gt;&lt;/alt-periodical&gt;&lt;pages&gt;147-159&lt;/pages&gt;&lt;volume&gt;21&lt;/volume&gt;&lt;number&gt;3&lt;/number&gt;&lt;edition&gt;2020/02/11&lt;/edition&gt;&lt;dates&gt;&lt;year&gt;2020&lt;/year&gt;&lt;pub-dates&gt;&lt;date&gt;Mar&lt;/date&gt;&lt;/pub-dates&gt;&lt;/dates&gt;&lt;isbn&gt;1751-2972&lt;/isbn&gt;&lt;accession-num&gt;32040250&lt;/accession-num&gt;&lt;urls&gt;&lt;/urls&gt;&lt;electronic-resource-num&gt;10.1111/1751-2980.12849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1" w:tooltip="Guo, 2020 #38" w:history="1">
        <w:r w:rsidRPr="00690E8E">
          <w:rPr>
            <w:rFonts w:ascii="Book Antiqua" w:hAnsi="Book Antiqua"/>
            <w:noProof/>
            <w:vertAlign w:val="superscript"/>
          </w:rPr>
          <w:t>10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umb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flec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cr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bio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</w:t>
      </w:r>
      <w:r w:rsidRPr="00932070">
        <w:rPr>
          <w:rFonts w:ascii="Book Antiqua" w:hAnsi="Book Antiqua"/>
          <w:i/>
        </w:rPr>
        <w:t>e.g.</w:t>
      </w:r>
      <w:r w:rsidR="002C0363">
        <w:rPr>
          <w:rFonts w:ascii="Book Antiqua" w:hAnsi="Book Antiqua"/>
          <w:i/>
        </w:rPr>
        <w:t xml:space="preserve">, </w:t>
      </w:r>
      <w:r w:rsidRPr="00690E8E">
        <w:rPr>
          <w:rFonts w:ascii="Book Antiqua" w:hAnsi="Book Antiqua"/>
          <w:i/>
        </w:rPr>
        <w:t>Bifidobacter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lactobacillus,</w:t>
      </w:r>
      <w:r w:rsidR="002C0363">
        <w:rPr>
          <w:rFonts w:ascii="Book Antiqua" w:hAnsi="Book Antiqua"/>
          <w:i/>
        </w:rPr>
        <w:t xml:space="preserve"> </w:t>
      </w:r>
      <w:r w:rsidRPr="00932070">
        <w:rPr>
          <w:rFonts w:ascii="Book Antiqua" w:hAnsi="Book Antiqua"/>
          <w:i/>
        </w:rPr>
        <w:t>etc</w:t>
      </w:r>
      <w:r w:rsidR="002C0363">
        <w:rPr>
          <w:rFonts w:ascii="Book Antiqua" w:hAnsi="Book Antiqua"/>
          <w:i/>
        </w:rPr>
        <w:t>.</w:t>
      </w:r>
      <w:r w:rsidRPr="00690E8E">
        <w:rPr>
          <w:rFonts w:ascii="Book Antiqua" w:hAnsi="Book Antiqua"/>
        </w:rPr>
        <w:t>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dition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nterococc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nterobacteria</w:t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932070">
        <w:rPr>
          <w:rFonts w:ascii="Book Antiqua" w:hAnsi="Book Antiqua"/>
          <w:i/>
        </w:rPr>
        <w:t>etc</w:t>
      </w:r>
      <w:r w:rsidR="002C0363">
        <w:rPr>
          <w:rFonts w:ascii="Book Antiqua" w:hAnsi="Book Antiqua"/>
          <w:i/>
        </w:rPr>
        <w:t>.</w:t>
      </w:r>
      <w:r w:rsidRPr="00690E8E">
        <w:rPr>
          <w:rFonts w:ascii="Book Antiqua" w:hAnsi="Book Antiqua"/>
        </w:rPr>
        <w:t>)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ies</w:t>
      </w:r>
      <w:r w:rsidR="00D44F63">
        <w:rPr>
          <w:rFonts w:ascii="Book Antiqua" w:hAnsi="Book Antiqua"/>
        </w:rPr>
        <w:t xml:space="preserve"> have </w:t>
      </w:r>
      <w:r w:rsidR="00D44F63" w:rsidRPr="00690E8E">
        <w:rPr>
          <w:rFonts w:ascii="Book Antiqua" w:hAnsi="Book Antiqua"/>
        </w:rPr>
        <w:t>pa</w:t>
      </w:r>
      <w:r w:rsidR="00D44F63">
        <w:rPr>
          <w:rFonts w:ascii="Book Antiqua" w:hAnsi="Book Antiqua"/>
        </w:rPr>
        <w:t xml:space="preserve">id </w:t>
      </w:r>
      <w:r w:rsidRPr="00690E8E">
        <w:rPr>
          <w:rFonts w:ascii="Book Antiqua" w:hAnsi="Book Antiqua"/>
        </w:rPr>
        <w:t>attention</w:t>
      </w:r>
      <w:r w:rsidR="002C0363">
        <w:rPr>
          <w:rFonts w:ascii="Book Antiqua" w:hAnsi="Book Antiqua"/>
        </w:rPr>
        <w:t xml:space="preserve"> </w:t>
      </w:r>
      <w:r w:rsidR="00D44F63">
        <w:rPr>
          <w:rFonts w:ascii="Book Antiqua" w:hAnsi="Book Antiqua"/>
        </w:rPr>
        <w:t xml:space="preserve">to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D44F63" w:rsidRPr="00690E8E">
        <w:rPr>
          <w:rFonts w:ascii="Book Antiqua" w:hAnsi="Book Antiqua"/>
        </w:rPr>
        <w:t>therapeutic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e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alth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on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aGE8L0F1dGhvcj48WWVhcj4yMDE0PC9ZZWFyPjxSZWNO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EwMi0xMDkuZTY8L3BhZ2VzPjx2b2x1bWU+MTQ5PC92b2x1bWU+PG51bWJl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IxOC0xMjI4PC9wYWdlcz48dm9sdW1lPjM4OTwvdm9sdW1lPjxudW1iZXI+MTAw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E8L0F1dGhvcj48WWVhcj4yMDE0PC9ZZWFyPjxSZWNO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EwMi0xMDkuZTY8L3BhZ2VzPjx2b2x1bWU+MTQ5PC92b2x1bWU+PG51bWJl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IxOC0xMjI4PC9wYWdlcz48dm9sdW1lPjM4OTwvdm9sdW1lPjxudW1iZXI+MTAw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0" w:tooltip="Paramsothy, 2017 #37" w:history="1">
        <w:r w:rsidRPr="00690E8E">
          <w:rPr>
            <w:rFonts w:ascii="Book Antiqua" w:hAnsi="Book Antiqua"/>
            <w:noProof/>
            <w:vertAlign w:val="superscript"/>
          </w:rPr>
          <w:t>100</w:t>
        </w:r>
      </w:hyperlink>
      <w:r w:rsidR="004E2573">
        <w:rPr>
          <w:rFonts w:ascii="Book Antiqua" w:hAnsi="Book Antiqua"/>
          <w:noProof/>
          <w:vertAlign w:val="superscript"/>
        </w:rPr>
        <w:t>,</w:t>
      </w:r>
      <w:hyperlink w:anchor="_ENREF_102" w:tooltip="Sha, 2014 #33" w:history="1">
        <w:r w:rsidRPr="00690E8E">
          <w:rPr>
            <w:rFonts w:ascii="Book Antiqua" w:hAnsi="Book Antiqua"/>
            <w:noProof/>
            <w:vertAlign w:val="superscript"/>
          </w:rPr>
          <w:t>102-10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</w:p>
    <w:p w14:paraId="3A60E1A2" w14:textId="77777777" w:rsidR="004E2573" w:rsidRDefault="004E2573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31BCD00E" w14:textId="11FEACAA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Immune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system</w:t>
      </w:r>
      <w:r w:rsidR="002C0363">
        <w:rPr>
          <w:rFonts w:ascii="Book Antiqua" w:hAnsi="Book Antiqua"/>
          <w:b/>
          <w:i/>
        </w:rPr>
        <w:t xml:space="preserve"> </w:t>
      </w:r>
    </w:p>
    <w:p w14:paraId="33867883" w14:textId="1503BCCD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d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Choy&lt;/Author&gt;&lt;Year&gt;2017&lt;/Year&gt;&lt;RecNum&gt;49&lt;/RecNum&gt;&lt;DisplayText&gt;&lt;style face="superscript"&gt;[106]&lt;/style&gt;&lt;/DisplayText&gt;&lt;record&gt;&lt;rec-number&gt;49&lt;/rec-number&gt;&lt;foreign-keys&gt;&lt;key app="EN" db-id="rxtrp2e5hx5rvme225tx9fppfrz959xvea2a"&gt;49&lt;/key&gt;&lt;/foreign-keys&gt;&lt;ref-type name="Journal Article"&gt;17&lt;/ref-type&gt;&lt;contributors&gt;&lt;authors&gt;&lt;author&gt;Choy, M. C.&lt;/author&gt;&lt;author&gt;Visvanathan, K.&lt;/author&gt;&lt;author&gt;De Cruz, P.&lt;/author&gt;&lt;/authors&gt;&lt;/contributors&gt;&lt;auth-address&gt;*Department of Gastroenterology, The Austin Hospital, Melbourne, Australia; †Department of Gastroenterology, St Vincent&amp;apos;s Hospital, Melbourne, Australia; ‡Department of Medicine, Austin Academic Centre, University of Melbourne, Melbourne, Australia; and §Department of Medicine, Eastern Hill Academic Centre, University of Melbourne, Melbourne, Australia.&lt;/auth-address&gt;&lt;titles&gt;&lt;title&gt;An Overview of the Innate and Adaptive Immune System in Inflammatory Bowel Disease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pages&gt;2-13&lt;/pages&gt;&lt;volume&gt;23&lt;/volume&gt;&lt;number&gt;1&lt;/number&gt;&lt;edition&gt;2016/10/26&lt;/edition&gt;&lt;keywords&gt;&lt;keyword&gt;*Adaptive Immunity&lt;/keyword&gt;&lt;keyword&gt;Colitis, Ulcerative/*immunology&lt;/keyword&gt;&lt;keyword&gt;Crohn Disease/*immunology&lt;/keyword&gt;&lt;keyword&gt;Humans&lt;/keyword&gt;&lt;keyword&gt;*Immunity, Innate&lt;/keyword&gt;&lt;keyword&gt;Intestinal Mucosa/immunology&lt;/keyword&gt;&lt;/keywords&gt;&lt;dates&gt;&lt;year&gt;2017&lt;/year&gt;&lt;pub-dates&gt;&lt;date&gt;Jan&lt;/date&gt;&lt;/pub-dates&gt;&lt;/dates&gt;&lt;isbn&gt;1078-0998&lt;/isbn&gt;&lt;accession-num&gt;27779499&lt;/accession-num&gt;&lt;urls&gt;&lt;/urls&gt;&lt;electronic-resource-num&gt;10.1097/mib.000000000000095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6" w:tooltip="Choy, 2017 #49" w:history="1">
        <w:r w:rsidRPr="00690E8E">
          <w:rPr>
            <w:rFonts w:ascii="Book Antiqua" w:hAnsi="Book Antiqua"/>
            <w:noProof/>
            <w:vertAlign w:val="superscript"/>
          </w:rPr>
          <w:t>10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fe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gain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-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sist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ndri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DCs)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crophag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atu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ill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D44F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yofibroblas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er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ructu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tif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organism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igg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ap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asion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eremia&lt;/Author&gt;&lt;Year&gt;2014&lt;/Year&gt;&lt;RecNum&gt;51&lt;/RecNum&gt;&lt;DisplayText&gt;&lt;style face="superscript"&gt;[107]&lt;/style&gt;&lt;/DisplayText&gt;&lt;record&gt;&lt;rec-number&gt;51&lt;/rec-number&gt;&lt;foreign-keys&gt;&lt;key app="EN" db-id="rxtrp2e5hx5rvme225tx9fppfrz959xvea2a"&gt;51&lt;/key&gt;&lt;/foreign-keys&gt;&lt;ref-type name="Journal Article"&gt;17&lt;/ref-type&gt;&lt;contributors&gt;&lt;authors&gt;&lt;author&gt;Geremia, A.&lt;/author&gt;&lt;author&gt;Biancheri, P.&lt;/author&gt;&lt;author&gt;Allan, P.&lt;/author&gt;&lt;author&gt;Corazza, G. R.&lt;/author&gt;&lt;author&gt;Di Sabatino, A.&lt;/author&gt;&lt;/authors&gt;&lt;/contributors&gt;&lt;auth-address&gt;Translational Gastroenterology Unit, Experimental Medicine Division, Nuffield Department of Medicine, University of Oxford, Oxford, UK. Electronic address: alessandra.geremia@ndm.ox.ac.uk.&lt;/auth-address&gt;&lt;titles&gt;&lt;title&gt;Innate and adaptive immunity in inflammatory bowel disease&lt;/title&gt;&lt;secondary-title&gt;Autoimmun Rev&lt;/secondary-title&gt;&lt;alt-title&gt;Autoimmunity reviews&lt;/alt-title&gt;&lt;/titles&gt;&lt;periodical&gt;&lt;full-title&gt;Autoimmun Rev&lt;/full-title&gt;&lt;abbr-1&gt;Autoimmunity reviews&lt;/abbr-1&gt;&lt;/periodical&gt;&lt;alt-periodical&gt;&lt;full-title&gt;Autoimmun Rev&lt;/full-title&gt;&lt;abbr-1&gt;Autoimmunity reviews&lt;/abbr-1&gt;&lt;/alt-periodical&gt;&lt;pages&gt;3-10&lt;/pages&gt;&lt;volume&gt;13&lt;/volume&gt;&lt;number&gt;1&lt;/number&gt;&lt;edition&gt;2013/06/19&lt;/edition&gt;&lt;keywords&gt;&lt;keyword&gt;*Adaptive Immunity&lt;/keyword&gt;&lt;keyword&gt;Genetic Predisposition to Disease&lt;/keyword&gt;&lt;keyword&gt;Humans&lt;/keyword&gt;&lt;keyword&gt;Immune System/immunology/pathology&lt;/keyword&gt;&lt;keyword&gt;*Immunity, Innate&lt;/keyword&gt;&lt;keyword&gt;Inflammatory Bowel Diseases/genetics/*immunology&lt;/keyword&gt;&lt;keyword&gt;T-Lymphocytes, Helper-Inducer/immunology/pathology&lt;/keyword&gt;&lt;/keywords&gt;&lt;dates&gt;&lt;year&gt;2014&lt;/year&gt;&lt;pub-dates&gt;&lt;date&gt;Jan&lt;/date&gt;&lt;/pub-dates&gt;&lt;/dates&gt;&lt;isbn&gt;1568-9972&lt;/isbn&gt;&lt;accession-num&gt;23774107&lt;/accession-num&gt;&lt;urls&gt;&lt;/urls&gt;&lt;electronic-resource-num&gt;10.1016/j.autrev.2013.06.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7" w:tooltip="Geremia, 2014 #51" w:history="1">
        <w:r w:rsidRPr="00690E8E">
          <w:rPr>
            <w:rFonts w:ascii="Book Antiqua" w:hAnsi="Book Antiqua"/>
            <w:noProof/>
            <w:vertAlign w:val="superscript"/>
          </w:rPr>
          <w:t>10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mo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m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al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-present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-c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u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eremia&lt;/Author&gt;&lt;Year&gt;2014&lt;/Year&gt;&lt;RecNum&gt;51&lt;/RecNum&gt;&lt;DisplayText&gt;&lt;style face="superscript"&gt;[107]&lt;/style&gt;&lt;/DisplayText&gt;&lt;record&gt;&lt;rec-number&gt;51&lt;/rec-number&gt;&lt;foreign-keys&gt;&lt;key app="EN" db-id="rxtrp2e5hx5rvme225tx9fppfrz959xvea2a"&gt;51&lt;/key&gt;&lt;/foreign-keys&gt;&lt;ref-type name="Journal Article"&gt;17&lt;/ref-type&gt;&lt;contributors&gt;&lt;authors&gt;&lt;author&gt;Geremia, A.&lt;/author&gt;&lt;author&gt;Biancheri, P.&lt;/author&gt;&lt;author&gt;Allan, P.&lt;/author&gt;&lt;author&gt;Corazza, G. R.&lt;/author&gt;&lt;author&gt;Di Sabatino, A.&lt;/author&gt;&lt;/authors&gt;&lt;/contributors&gt;&lt;auth-address&gt;Translational Gastroenterology Unit, Experimental Medicine Division, Nuffield Department of Medicine, University of Oxford, Oxford, UK. Electronic address: alessandra.geremia@ndm.ox.ac.uk.&lt;/auth-address&gt;&lt;titles&gt;&lt;title&gt;Innate and adaptive immunity in inflammatory bowel disease&lt;/title&gt;&lt;secondary-title&gt;Autoimmun Rev&lt;/secondary-title&gt;&lt;alt-title&gt;Autoimmunity reviews&lt;/alt-title&gt;&lt;/titles&gt;&lt;periodical&gt;&lt;full-title&gt;Autoimmun Rev&lt;/full-title&gt;&lt;abbr-1&gt;Autoimmunity reviews&lt;/abbr-1&gt;&lt;/periodical&gt;&lt;alt-periodical&gt;&lt;full-title&gt;Autoimmun Rev&lt;/full-title&gt;&lt;abbr-1&gt;Autoimmunity reviews&lt;/abbr-1&gt;&lt;/alt-periodical&gt;&lt;pages&gt;3-10&lt;/pages&gt;&lt;volume&gt;13&lt;/volume&gt;&lt;number&gt;1&lt;/number&gt;&lt;edition&gt;2013/06/19&lt;/edition&gt;&lt;keywords&gt;&lt;keyword&gt;*Adaptive Immunity&lt;/keyword&gt;&lt;keyword&gt;Genetic Predisposition to Disease&lt;/keyword&gt;&lt;keyword&gt;Humans&lt;/keyword&gt;&lt;keyword&gt;Immune System/immunology/pathology&lt;/keyword&gt;&lt;keyword&gt;*Immunity, Innate&lt;/keyword&gt;&lt;keyword&gt;Inflammatory Bowel Diseases/genetics/*immunology&lt;/keyword&gt;&lt;keyword&gt;T-Lymphocytes, Helper-Inducer/immunology/pathology&lt;/keyword&gt;&lt;/keywords&gt;&lt;dates&gt;&lt;year&gt;2014&lt;/year&gt;&lt;pub-dates&gt;&lt;date&gt;Jan&lt;/date&gt;&lt;/pub-dates&gt;&lt;/dates&gt;&lt;isbn&gt;1568-9972&lt;/isbn&gt;&lt;accession-num&gt;23774107&lt;/accession-num&gt;&lt;urls&gt;&lt;/urls&gt;&lt;electronic-resource-num&gt;10.1016/j.autrev.2013.06.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7" w:tooltip="Geremia, 2014 #51" w:history="1">
        <w:r w:rsidRPr="00690E8E">
          <w:rPr>
            <w:rFonts w:ascii="Book Antiqua" w:hAnsi="Book Antiqua"/>
            <w:noProof/>
            <w:vertAlign w:val="superscript"/>
          </w:rPr>
          <w:t>10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on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oper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a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lecul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u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limina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a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d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dition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gh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ng-ter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ca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ex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tu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velop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lp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Th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lem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2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-induc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Pr="00690E8E">
        <w:rPr>
          <w:rFonts w:ascii="Book Antiqua" w:hAnsi="Book Antiqua"/>
        </w:rPr>
        <w:fldChar w:fldCharType="begin">
          <w:fldData xml:space="preserve">PEVuZE5vdGU+PENpdGU+PEF1dGhvcj5CdXp6YTwvQXV0aG9yPjxZZWFyPjIwMTc8L1llYXI+PFJl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TA4MDEtMTA4MTI8L3BhZ2VzPjx2b2x1bWU+MjkyPC92b2x1bWU+PG51bWJl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CdXp6YTwvQXV0aG9yPjxZZWFyPjIwMTc8L1llYXI+PFJl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TA4MDEtMTA4MTI8L3BhZ2VzPjx2b2x1bWU+MjkyPC92b2x1bWU+PG51bWJl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8" w:tooltip="Buzza, 2017 #50" w:history="1">
        <w:r w:rsidRPr="00690E8E">
          <w:rPr>
            <w:rFonts w:ascii="Book Antiqua" w:hAnsi="Book Antiqua"/>
            <w:noProof/>
            <w:vertAlign w:val="superscript"/>
          </w:rPr>
          <w:t>10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2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uc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1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sequ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cre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4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5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13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1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sen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Di Sabatino&lt;/Author&gt;&lt;Year&gt;2012&lt;/Year&gt;&lt;RecNum&gt;48&lt;/RecNum&gt;&lt;DisplayText&gt;&lt;style face="superscript"&gt;[109]&lt;/style&gt;&lt;/DisplayText&gt;&lt;record&gt;&lt;rec-number&gt;48&lt;/rec-number&gt;&lt;foreign-keys&gt;&lt;key app="EN" db-id="rxtrp2e5hx5rvme225tx9fppfrz959xvea2a"&gt;48&lt;/key&gt;&lt;/foreign-keys&gt;&lt;ref-type name="Journal Article"&gt;17&lt;/ref-type&gt;&lt;contributors&gt;&lt;authors&gt;&lt;author&gt;Di Sabatino, A.&lt;/author&gt;&lt;author&gt;Biancheri, P.&lt;/author&gt;&lt;author&gt;Rovedatti, L.&lt;/author&gt;&lt;author&gt;MacDonald, T. T.&lt;/author&gt;&lt;author&gt;Corazza, G. R.&lt;/author&gt;&lt;/authors&gt;&lt;/contributors&gt;&lt;auth-address&gt;First Department of Medicine, Centro per Studio e Cura delle Malattie Infiammatorie Croniche Intestinali, Fondazione IRCCS Policlinico S. Matteo, University of Pavia, Pavia, Italy. a.disabatino@smatteo.pv.it&lt;/auth-address&gt;&lt;titles&gt;&lt;title&gt;New pathogenic paradigms in inflammatory bowel disease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pages&gt;368-71&lt;/pages&gt;&lt;volume&gt;18&lt;/volume&gt;&lt;number&gt;2&lt;/number&gt;&lt;edition&gt;2011/05/04&lt;/edition&gt;&lt;keywords&gt;&lt;keyword&gt;Adaptive Immunity&lt;/keyword&gt;&lt;keyword&gt;Humans&lt;/keyword&gt;&lt;keyword&gt;Immune Tolerance&lt;/keyword&gt;&lt;keyword&gt;*Immunity, Innate&lt;/keyword&gt;&lt;keyword&gt;Immunity, Mucosal&lt;/keyword&gt;&lt;keyword&gt;Inflammatory Bowel Diseases/*immunology&lt;/keyword&gt;&lt;keyword&gt;Interleukin-17/immunology&lt;/keyword&gt;&lt;keyword&gt;Interleukin-23/immunology&lt;/keyword&gt;&lt;keyword&gt;Th1 Cells/immunology&lt;/keyword&gt;&lt;keyword&gt;Th17 Cells/immunology&lt;/keyword&gt;&lt;keyword&gt;Th2 Cells/immunology&lt;/keyword&gt;&lt;/keywords&gt;&lt;dates&gt;&lt;year&gt;2012&lt;/year&gt;&lt;pub-dates&gt;&lt;date&gt;Feb&lt;/date&gt;&lt;/pub-dates&gt;&lt;/dates&gt;&lt;isbn&gt;1078-0998&lt;/isbn&gt;&lt;accession-num&gt;21538717&lt;/accession-num&gt;&lt;urls&gt;&lt;/urls&gt;&lt;electronic-resource-num&gt;10.1002/ibd.2173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9" w:tooltip="Di Sabatino, 2012 #48" w:history="1">
        <w:r w:rsidRPr="00690E8E">
          <w:rPr>
            <w:rFonts w:ascii="Book Antiqua" w:hAnsi="Book Antiqua"/>
            <w:noProof/>
            <w:vertAlign w:val="superscript"/>
          </w:rPr>
          <w:t>10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48CA01BF" w14:textId="77777777" w:rsidR="003A2C40" w:rsidRDefault="003A2C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08B1D328" w14:textId="08040B93" w:rsidR="00690E8E" w:rsidRPr="006A0307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6A0307">
        <w:rPr>
          <w:rFonts w:ascii="Book Antiqua" w:hAnsi="Book Antiqua"/>
          <w:b/>
          <w:u w:val="single"/>
        </w:rPr>
        <w:t>PATHOGENESIS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OF</w:t>
      </w:r>
      <w:r w:rsidR="00D44F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UGI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MUCOS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LESIO</w:t>
      </w:r>
      <w:r w:rsidRPr="006A0307">
        <w:rPr>
          <w:rFonts w:ascii="Book Antiqua" w:hAnsi="Book Antiqua"/>
          <w:u w:val="single"/>
        </w:rPr>
        <w:t>NS</w:t>
      </w:r>
      <w:r w:rsidR="002C0363">
        <w:rPr>
          <w:rFonts w:ascii="Book Antiqua" w:hAnsi="Book Antiqua"/>
          <w:u w:val="single"/>
        </w:rPr>
        <w:t xml:space="preserve"> </w:t>
      </w:r>
    </w:p>
    <w:p w14:paraId="28FE660C" w14:textId="1FE68874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e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arified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arch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rt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ibu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ten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YW5kczwvQXV0aG9yPjxZZWFyPjIwMDc8L1llYXI+PFJl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YW5kczwvQXV0aG9yPjxZZWFyPjIwMDc8L1llYXI+PFJl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0" w:tooltip="Sands, 2007 #435" w:history="1">
        <w:r w:rsidRPr="00690E8E">
          <w:rPr>
            <w:rFonts w:ascii="Book Antiqua" w:hAnsi="Book Antiqua"/>
            <w:noProof/>
            <w:vertAlign w:val="superscript"/>
          </w:rPr>
          <w:t>11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esting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lecu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o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iss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issue</w:t>
      </w:r>
      <w:r w:rsidR="002C0363">
        <w:rPr>
          <w:rFonts w:ascii="Book Antiqua" w:hAnsi="Book Antiqua"/>
        </w:rPr>
        <w:t xml:space="preserve"> </w:t>
      </w:r>
      <w:r w:rsidRPr="006A0307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6A0307">
        <w:rPr>
          <w:rFonts w:ascii="Book Antiqua" w:hAnsi="Book Antiqua"/>
        </w:rPr>
        <w:t>4)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amp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gge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2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CR3+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62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igi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Honma&lt;/Author&gt;&lt;Year&gt;2001&lt;/Year&gt;&lt;RecNum&gt;436&lt;/RecNum&gt;&lt;DisplayText&gt;&lt;style face="superscript"&gt;[111]&lt;/style&gt;&lt;/DisplayText&gt;&lt;record&gt;&lt;rec-number&gt;436&lt;/rec-number&gt;&lt;foreign-keys&gt;&lt;key app="EN" db-id="wxsvd55tx5ftroe29x4xvszz29tvwesxvtzd"&gt;436&lt;/key&gt;&lt;/foreign-keys&gt;&lt;ref-type name="Journal Article"&gt;17&lt;/ref-type&gt;&lt;contributors&gt;&lt;authors&gt;&lt;author&gt;Honma, J.&lt;/author&gt;&lt;author&gt;Mitomi, H.&lt;/author&gt;&lt;author&gt;Murakami, K.&lt;/author&gt;&lt;author&gt;Igarashi, M.&lt;/author&gt;&lt;author&gt;Saigenji, K.&lt;/author&gt;&lt;author&gt;Toyama, K.&lt;/author&gt;&lt;/authors&gt;&lt;/contributors&gt;&lt;auth-address&gt;Division of Gastroenterology, Hiratsuka Kyosai Hospital, Kanagawa, Japan.&lt;/auth-address&gt;&lt;titles&gt;&lt;title&gt;Nodular duodenitis involving CD8+ cell infiltration in patients with ulcerative colitis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604-10&lt;/pages&gt;&lt;volume&gt;48&lt;/volume&gt;&lt;number&gt;42&lt;/number&gt;&lt;edition&gt;2002/01/30&lt;/edition&gt;&lt;keywords&gt;&lt;keyword&gt;Adolescent&lt;/keyword&gt;&lt;keyword&gt;Adult&lt;/keyword&gt;&lt;keyword&gt;CD8-Positive T-Lymphocytes/*metabolism&lt;/keyword&gt;&lt;keyword&gt;Colitis, Ulcerative/*pathology&lt;/keyword&gt;&lt;keyword&gt;Duodenitis/*pathology&lt;/keyword&gt;&lt;keyword&gt;Endoscopy&lt;/keyword&gt;&lt;keyword&gt;Female&lt;/keyword&gt;&lt;keyword&gt;Gastric Mucosa/*pathology&lt;/keyword&gt;&lt;keyword&gt;HLA-DR Antigens/metabolism&lt;/keyword&gt;&lt;keyword&gt;Humans&lt;/keyword&gt;&lt;keyword&gt;Immunohistochemistry&lt;/keyword&gt;&lt;keyword&gt;Intestinal Mucosa/*pathology&lt;/keyword&gt;&lt;keyword&gt;Male&lt;/keyword&gt;&lt;keyword&gt;Middle Aged&lt;/keyword&gt;&lt;/keywords&gt;&lt;dates&gt;&lt;year&gt;2001&lt;/year&gt;&lt;pub-dates&gt;&lt;date&gt;Nov-Dec&lt;/date&gt;&lt;/pub-dates&gt;&lt;/dates&gt;&lt;isbn&gt;0172-6390 (Print)&amp;#xD;0172-6390&lt;/isbn&gt;&lt;accession-num&gt;11813583&lt;/accession-num&gt;&lt;urls&gt;&lt;/urls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1" w:tooltip="Honma, 2001 #436" w:history="1">
        <w:r w:rsidRPr="00690E8E">
          <w:rPr>
            <w:rFonts w:ascii="Book Antiqua" w:hAnsi="Book Antiqua"/>
            <w:noProof/>
            <w:vertAlign w:val="superscript"/>
          </w:rPr>
          <w:t>11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rreb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al</w:t>
      </w:r>
      <w:r w:rsidR="006A0307" w:rsidRPr="00690E8E">
        <w:rPr>
          <w:rFonts w:ascii="Book Antiqua" w:hAnsi="Book Antiqua"/>
        </w:rPr>
        <w:fldChar w:fldCharType="begin"/>
      </w:r>
      <w:r w:rsidR="006A0307" w:rsidRPr="00690E8E">
        <w:rPr>
          <w:rFonts w:ascii="Book Antiqua" w:hAnsi="Book Antiqua"/>
        </w:rPr>
        <w:instrText xml:space="preserve"> ADDIN EN.CITE &lt;EndNote&gt;&lt;Cite&gt;&lt;Author&gt;Berrebi&lt;/Author&gt;&lt;Year&gt;2003&lt;/Year&gt;&lt;RecNum&gt;437&lt;/RecNum&gt;&lt;DisplayText&gt;&lt;style face="superscript"&gt;[112]&lt;/style&gt;&lt;/DisplayText&gt;&lt;record&gt;&lt;rec-number&gt;437&lt;/rec-number&gt;&lt;foreign-keys&gt;&lt;key app="EN" db-id="wxsvd55tx5ftroe29x4xvszz29tvwesxvtzd"&gt;437&lt;/key&gt;&lt;/foreign-keys&gt;&lt;ref-type name="Journal Article"&gt;17&lt;/ref-type&gt;&lt;contributors&gt;&lt;authors&gt;&lt;author&gt;Berrebi, D.&lt;/author&gt;&lt;author&gt;Languepin, J.&lt;/author&gt;&lt;author&gt;Ferkdadji, L.&lt;/author&gt;&lt;author&gt;Foussat, A.&lt;/author&gt;&lt;author&gt;De Lagausie, P.&lt;/author&gt;&lt;author&gt;Paris, R.&lt;/author&gt;&lt;author&gt;Emilie, D.&lt;/author&gt;&lt;author&gt;Mougenot, J. F.&lt;/author&gt;&lt;author&gt;Cezard, J. P.&lt;/author&gt;&lt;author&gt;Navarro, J.&lt;/author&gt;&lt;/authors&gt;&lt;/contributors&gt;&lt;titles&gt;&lt;title&gt;Cytokines, chemokine receptors, and homing molecule distribution in the rectum and stomach of pediatric patients with ulcerative colitis&lt;/title&gt;&lt;secondary-title&gt;J Pediatr Gastroenterol Nutr&lt;/secondary-title&gt;&lt;/titles&gt;&lt;periodical&gt;&lt;full-title&gt;J Pediatr Gastroenterol Nutr&lt;/full-title&gt;&lt;abbr-1&gt;Journal of pediatric gastroenterology and nutrition&lt;/abbr-1&gt;&lt;/periodical&gt;&lt;pages&gt;300-308&lt;/pages&gt;&lt;volume&gt;37&lt;/volume&gt;&lt;number&gt;3&lt;/number&gt;&lt;dates&gt;&lt;year&gt;2003&lt;/year&gt;&lt;/dates&gt;&lt;urls&gt;&lt;/urls&gt;&lt;/record&gt;&lt;/Cite&gt;&lt;/EndNote&gt;</w:instrText>
      </w:r>
      <w:r w:rsidR="006A0307" w:rsidRPr="00690E8E">
        <w:rPr>
          <w:rFonts w:ascii="Book Antiqua" w:hAnsi="Book Antiqua"/>
        </w:rPr>
        <w:fldChar w:fldCharType="separate"/>
      </w:r>
      <w:r w:rsidR="006A0307" w:rsidRPr="00690E8E">
        <w:rPr>
          <w:rFonts w:ascii="Book Antiqua" w:hAnsi="Book Antiqua"/>
          <w:noProof/>
          <w:vertAlign w:val="superscript"/>
        </w:rPr>
        <w:t>[</w:t>
      </w:r>
      <w:hyperlink w:anchor="_ENREF_112" w:tooltip="Berrebi, 2003 #437" w:history="1">
        <w:r w:rsidR="006A0307" w:rsidRPr="00690E8E">
          <w:rPr>
            <w:rFonts w:ascii="Book Antiqua" w:hAnsi="Book Antiqua"/>
            <w:noProof/>
            <w:vertAlign w:val="superscript"/>
          </w:rPr>
          <w:t>112</w:t>
        </w:r>
      </w:hyperlink>
      <w:r w:rsidR="006A0307" w:rsidRPr="00690E8E">
        <w:rPr>
          <w:rFonts w:ascii="Book Antiqua" w:hAnsi="Book Antiqua"/>
          <w:noProof/>
          <w:vertAlign w:val="superscript"/>
        </w:rPr>
        <w:t>]</w:t>
      </w:r>
      <w:r w:rsidR="006A0307"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emok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pt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XCR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animous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res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bookmarkStart w:id="17" w:name="OLE_LINK21"/>
      <w:bookmarkStart w:id="18" w:name="OLE_LINK22"/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bookmarkEnd w:id="17"/>
      <w:bookmarkEnd w:id="18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vasc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ps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m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emok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pt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CR5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rroun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pu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p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mu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omach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Hendrickson&lt;/Author&gt;&lt;Year&gt;2003&lt;/Year&gt;&lt;RecNum&gt;438&lt;/RecNum&gt;&lt;DisplayText&gt;&lt;style face="superscript"&gt;[113]&lt;/style&gt;&lt;/DisplayText&gt;&lt;record&gt;&lt;rec-number&gt;438&lt;/rec-number&gt;&lt;foreign-keys&gt;&lt;key app="EN" db-id="wxsvd55tx5ftroe29x4xvszz29tvwesxvtzd"&gt;438&lt;/key&gt;&lt;/foreign-keys&gt;&lt;ref-type name="Journal Article"&gt;17&lt;/ref-type&gt;&lt;contributors&gt;&lt;authors&gt;&lt;author&gt;Hendrickson, B. A.&lt;/author&gt;&lt;/authors&gt;&lt;/contributors&gt;&lt;titles&gt;&lt;title&gt;Gastric inflammation as a feature of ulcerative colitis&lt;/title&gt;&lt;secondary-title&gt;J Pediatr Gastroenterol Nutr&lt;/secondary-title&gt;&lt;alt-title&gt;Journal of pediatric gastroenterology and nutrition&lt;/alt-title&gt;&lt;/titles&gt;&lt;periodical&gt;&lt;full-title&gt;J Pediatr Gastroenterol Nutr&lt;/full-title&gt;&lt;abbr-1&gt;Journal of pediatric gastroenterology and nutrition&lt;/abbr-1&gt;&lt;/periodical&gt;&lt;alt-periodical&gt;&lt;full-title&gt;J Pediatr Gastroenterol Nutr&lt;/full-title&gt;&lt;abbr-1&gt;Journal of pediatric gastroenterology and nutrition&lt;/abbr-1&gt;&lt;/alt-periodical&gt;&lt;pages&gt;228-9&lt;/pages&gt;&lt;volume&gt;37&lt;/volume&gt;&lt;number&gt;3&lt;/number&gt;&lt;edition&gt;2003/09/10&lt;/edition&gt;&lt;keywords&gt;&lt;keyword&gt;Child&lt;/keyword&gt;&lt;keyword&gt;Colitis, Ulcerative/*complications/diagnosis&lt;/keyword&gt;&lt;keyword&gt;Colon/pathology&lt;/keyword&gt;&lt;keyword&gt;Diagnosis, Differential&lt;/keyword&gt;&lt;keyword&gt;Gastric Mucosa/pathology&lt;/keyword&gt;&lt;keyword&gt;Gastritis/diagnosis/*etiology/microbiology&lt;/keyword&gt;&lt;keyword&gt;Humans&lt;/keyword&gt;&lt;keyword&gt;Intestinal Mucosa/pathology&lt;/keyword&gt;&lt;keyword&gt;Rectum/pathology&lt;/keyword&gt;&lt;/keywords&gt;&lt;dates&gt;&lt;year&gt;2003&lt;/year&gt;&lt;pub-dates&gt;&lt;date&gt;Sep&lt;/date&gt;&lt;/pub-dates&gt;&lt;/dates&gt;&lt;isbn&gt;0277-2116 (Print)&amp;#xD;0277-2116&lt;/isbn&gt;&lt;accession-num&gt;12960641&lt;/accession-num&gt;&lt;urls&gt;&lt;/urls&gt;&lt;electronic-resource-num&gt;10.1097/00005176-200309000-0000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3" w:tooltip="Hendrickson, 2003 #438" w:history="1">
        <w:r w:rsidR="00B26D23">
          <w:rPr>
            <w:rFonts w:ascii="Book Antiqua" w:hAnsi="Book Antiqua" w:hint="eastAsia"/>
            <w:noProof/>
            <w:vertAlign w:val="superscript"/>
            <w:lang w:eastAsia="zh-CN"/>
          </w:rPr>
          <w:t>7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ces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uto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u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roll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m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ct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Berrebi&lt;/Author&gt;&lt;Year&gt;2003&lt;/Year&gt;&lt;RecNum&gt;437&lt;/RecNum&gt;&lt;DisplayText&gt;&lt;style face="superscript"&gt;[112]&lt;/style&gt;&lt;/DisplayText&gt;&lt;record&gt;&lt;rec-number&gt;437&lt;/rec-number&gt;&lt;foreign-keys&gt;&lt;key app="EN" db-id="wxsvd55tx5ftroe29x4xvszz29tvwesxvtzd"&gt;437&lt;/key&gt;&lt;/foreign-keys&gt;&lt;ref-type name="Journal Article"&gt;17&lt;/ref-type&gt;&lt;contributors&gt;&lt;authors&gt;&lt;author&gt;Berrebi, D.&lt;/author&gt;&lt;author&gt;Languepin, J.&lt;/author&gt;&lt;author&gt;Ferkdadji, L.&lt;/author&gt;&lt;author&gt;Foussat, A.&lt;/author&gt;&lt;author&gt;De Lagausie, P.&lt;/author&gt;&lt;author&gt;Paris, R.&lt;/author&gt;&lt;author&gt;Emilie, D.&lt;/author&gt;&lt;author&gt;Mougenot, J. F.&lt;/author&gt;&lt;author&gt;Cezard, J. P.&lt;/author&gt;&lt;author&gt;Navarro, J.&lt;/author&gt;&lt;/authors&gt;&lt;/contributors&gt;&lt;titles&gt;&lt;title&gt;Cytokines, chemokine receptors, and homing molecule distribution in the rectum and stomach of pediatric patients with ulcerative colitis&lt;/title&gt;&lt;secondary-title&gt;J Pediatr Gastroenterol Nutr&lt;/secondary-title&gt;&lt;/titles&gt;&lt;periodical&gt;&lt;full-title&gt;J Pediatr Gastroenterol Nutr&lt;/full-title&gt;&lt;abbr-1&gt;Journal of pediatric gastroenterology and nutrition&lt;/abbr-1&gt;&lt;/periodical&gt;&lt;pages&gt;300-308&lt;/pages&gt;&lt;volume&gt;37&lt;/volume&gt;&lt;number&gt;3&lt;/number&gt;&lt;dates&gt;&lt;year&gt;2003&lt;/year&gt;&lt;/dates&gt;&lt;urls&gt;&lt;/urls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2" w:tooltip="Berrebi, 2003 #437" w:history="1">
        <w:r w:rsidRPr="00690E8E">
          <w:rPr>
            <w:rFonts w:ascii="Book Antiqua" w:hAnsi="Book Antiqua"/>
            <w:noProof/>
            <w:vertAlign w:val="superscript"/>
          </w:rPr>
          <w:t>11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rre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H.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pylori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</w: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xMTRdPC9zdHlsZT48L0Rpc3BsYXlUZXh0PjxyZWNvcmQ+PHJlYy1udW1iZXI+MzAyPC9y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xMTRdPC9zdHlsZT48L0Rpc3BsYXlUZXh0PjxyZWNvcmQ+PHJlYy1udW1iZXI+MzAyPC9y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6A6250">
        <w:rPr>
          <w:rFonts w:ascii="Book Antiqua" w:hAnsi="Book Antiqua"/>
          <w:noProof/>
          <w:vertAlign w:val="superscript"/>
        </w:rPr>
        <w:t>,</w:t>
      </w:r>
      <w:hyperlink w:anchor="_ENREF_114" w:tooltip="Matsumura, 2001 #439" w:history="1">
        <w:r w:rsidR="00796CE8" w:rsidRPr="00690E8E">
          <w:rPr>
            <w:rFonts w:ascii="Book Antiqua" w:hAnsi="Book Antiqua"/>
            <w:noProof/>
            <w:vertAlign w:val="superscript"/>
          </w:rPr>
          <w:t>11</w:t>
        </w:r>
        <w:r w:rsidR="00796CE8">
          <w:rPr>
            <w:rFonts w:ascii="Book Antiqua" w:hAnsi="Book Antiqua" w:hint="eastAsia"/>
            <w:noProof/>
            <w:vertAlign w:val="superscript"/>
            <w:lang w:eastAsia="zh-CN"/>
          </w:rPr>
          <w:t>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</w:p>
    <w:p w14:paraId="429D9CE5" w14:textId="77777777" w:rsidR="006A6250" w:rsidRDefault="006A625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19" w:name="OLE_LINK19"/>
      <w:bookmarkStart w:id="20" w:name="OLE_LINK20"/>
    </w:p>
    <w:p w14:paraId="3398E26C" w14:textId="081591EC" w:rsidR="00690E8E" w:rsidRPr="006A6250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bookmarkStart w:id="21" w:name="OLE_LINK159"/>
      <w:bookmarkStart w:id="22" w:name="OLE_LINK160"/>
      <w:r w:rsidRPr="001B310C">
        <w:rPr>
          <w:rFonts w:ascii="Book Antiqua" w:hAnsi="Book Antiqua"/>
          <w:b/>
          <w:u w:val="single"/>
        </w:rPr>
        <w:t>MOLECULAR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B310C">
        <w:rPr>
          <w:rFonts w:ascii="Book Antiqua" w:hAnsi="Book Antiqua"/>
          <w:b/>
          <w:u w:val="single"/>
        </w:rPr>
        <w:t>PATHOLOGIC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B310C">
        <w:rPr>
          <w:rFonts w:ascii="Book Antiqua" w:hAnsi="Book Antiqua"/>
          <w:b/>
          <w:u w:val="single"/>
        </w:rPr>
        <w:t>EPIDEMIOLOGY</w:t>
      </w:r>
      <w:bookmarkEnd w:id="21"/>
      <w:bookmarkEnd w:id="22"/>
    </w:p>
    <w:p w14:paraId="0B330BED" w14:textId="1C045FFE" w:rsidR="00690E8E" w:rsidRPr="00690E8E" w:rsidRDefault="006A625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A6250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Pr="006A6250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6A6250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(</w:t>
      </w:r>
      <w:r w:rsidR="00690E8E" w:rsidRPr="00690E8E">
        <w:rPr>
          <w:rFonts w:ascii="Book Antiqua" w:hAnsi="Book Antiqua"/>
        </w:rPr>
        <w:t>MPE</w:t>
      </w:r>
      <w:r>
        <w:rPr>
          <w:rFonts w:ascii="Book Antiqua" w:hAnsi="Book Antiqua" w:hint="eastAsia"/>
          <w:lang w:eastAsia="zh-CN"/>
        </w:rPr>
        <w:t>)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grativ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ansdisciplinar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cienc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grat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cademic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iplin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log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pidemiology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S0xMThdPC9zdHlsZT48L0Rpc3BsYXlUZXh0PjxyZWNvcmQ+PHJlYy1udW1iZXI+MTwvcmVjLW51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BhZ2VzPjM2NS03PC9wYWdlcz48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S0xMThdPC9zdHlsZT48L0Rpc3BsYXlUZXh0PjxyZWNvcmQ+PHJlYy1udW1iZXI+MTwvcmVjLW51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BhZ2VzPjM2NS03PC9wYWdlcz48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5" w:tooltip="Ogino, 2013 #1" w:history="1">
        <w:r w:rsidR="00377813" w:rsidRPr="00690E8E">
          <w:rPr>
            <w:rFonts w:ascii="Book Antiqua" w:hAnsi="Book Antiqua"/>
            <w:noProof/>
            <w:vertAlign w:val="superscript"/>
          </w:rPr>
          <w:t>11</w:t>
        </w:r>
        <w:r w:rsidR="00377813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  <w:r w:rsidR="00377813" w:rsidRPr="00690E8E">
          <w:rPr>
            <w:rFonts w:ascii="Book Antiqua" w:hAnsi="Book Antiqua"/>
            <w:noProof/>
            <w:vertAlign w:val="superscript"/>
          </w:rPr>
          <w:t>-11</w:t>
        </w:r>
        <w:r w:rsidR="00377813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vention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pidemiologic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earch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genome-wid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ie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igur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u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nderly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eterogeneit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cesse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here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adition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ypicall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eat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dividu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ntity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I8L1llYXI+PFJl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I8L1llYXI+PFJl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9" w:tooltip="Ogino, 2012 #5" w:history="1">
        <w:r w:rsidR="00143DB3" w:rsidRPr="00690E8E">
          <w:rPr>
            <w:rFonts w:ascii="Book Antiqua" w:hAnsi="Book Antiqua"/>
            <w:noProof/>
            <w:vertAlign w:val="superscript"/>
          </w:rPr>
          <w:t>11</w:t>
        </w:r>
        <w:r w:rsidR="00143DB3">
          <w:rPr>
            <w:rFonts w:ascii="Book Antiqua" w:hAnsi="Book Antiqua" w:hint="eastAsia"/>
            <w:noProof/>
            <w:vertAlign w:val="superscript"/>
            <w:lang w:eastAsia="zh-CN"/>
          </w:rPr>
          <w:t>8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0" w:tooltip="Ogino, 2016 #9" w:history="1">
        <w:r w:rsidR="00143DB3">
          <w:rPr>
            <w:rFonts w:ascii="Book Antiqua" w:hAnsi="Book Antiqua" w:hint="eastAsia"/>
            <w:noProof/>
            <w:vertAlign w:val="superscript"/>
            <w:lang w:eastAsia="zh-CN"/>
          </w:rPr>
          <w:t>119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iolog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ystem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ebMed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HaG9zaDwvQXV0aG9yPjxZZWFyPjIwMTE8L1llYXI+PFJl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HaG9zaDwvQXV0aG9yPjxZZWFyPjIwMTE8L1llYXI+PFJl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1" w:tooltip="Ghosh, 2011 #6" w:history="1">
        <w:r w:rsidR="00505FA9" w:rsidRPr="00690E8E">
          <w:rPr>
            <w:rFonts w:ascii="Book Antiqua" w:hAnsi="Book Antiqua"/>
            <w:noProof/>
            <w:vertAlign w:val="superscript"/>
          </w:rPr>
          <w:t>12</w:t>
        </w:r>
        <w:r w:rsidR="00505FA9">
          <w:rPr>
            <w:rFonts w:ascii="Book Antiqua" w:hAnsi="Book Antiqua" w:hint="eastAsia"/>
            <w:noProof/>
            <w:vertAlign w:val="superscript"/>
            <w:lang w:eastAsia="zh-CN"/>
          </w:rPr>
          <w:t>0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2" w:tooltip="Papp, 2011 #7" w:history="1">
        <w:r w:rsidR="00505FA9" w:rsidRPr="00690E8E">
          <w:rPr>
            <w:rFonts w:ascii="Book Antiqua" w:hAnsi="Book Antiqua"/>
            <w:noProof/>
            <w:vertAlign w:val="superscript"/>
          </w:rPr>
          <w:t>12</w:t>
        </w:r>
        <w:r w:rsidR="00505FA9">
          <w:rPr>
            <w:rFonts w:ascii="Book Antiqua" w:hAnsi="Book Antiqua" w:hint="eastAsia"/>
            <w:noProof/>
            <w:vertAlign w:val="superscript"/>
            <w:lang w:eastAsia="zh-CN"/>
          </w:rPr>
          <w:t>1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mbin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veral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opulation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croenvironment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volv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icroenvironments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go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pl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utu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l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ogenou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ndogenou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lement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rkers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gress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lignancy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E8L1llYXI+PFJl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==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E8L1llYXI+PFJl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==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8" w:tooltip="Ogino, 2011 #4" w:history="1">
        <w:r w:rsidR="00466327" w:rsidRPr="00690E8E">
          <w:rPr>
            <w:rFonts w:ascii="Book Antiqua" w:hAnsi="Book Antiqua"/>
            <w:noProof/>
            <w:vertAlign w:val="superscript"/>
          </w:rPr>
          <w:t>11</w:t>
        </w:r>
        <w:r w:rsidR="00466327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3" w:tooltip="Hamada, 2017 #10" w:history="1">
        <w:r w:rsidR="00466327" w:rsidRPr="00690E8E">
          <w:rPr>
            <w:rFonts w:ascii="Book Antiqua" w:hAnsi="Book Antiqua"/>
            <w:noProof/>
            <w:vertAlign w:val="superscript"/>
          </w:rPr>
          <w:t>12</w:t>
        </w:r>
        <w:r w:rsidR="00466327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4" w:tooltip="Ogino, 2018 #12" w:history="1">
        <w:r w:rsidR="00466327" w:rsidRPr="00690E8E">
          <w:rPr>
            <w:rFonts w:ascii="Book Antiqua" w:hAnsi="Book Antiqua"/>
            <w:noProof/>
            <w:vertAlign w:val="superscript"/>
          </w:rPr>
          <w:t>12</w:t>
        </w:r>
        <w:r w:rsidR="00466327">
          <w:rPr>
            <w:rFonts w:ascii="Book Antiqua" w:hAnsi="Book Antiqua" w:hint="eastAsia"/>
            <w:noProof/>
            <w:vertAlign w:val="superscript"/>
            <w:lang w:eastAsia="zh-CN"/>
          </w:rPr>
          <w:t>3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mportantly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ve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l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um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s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fe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sightfu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pect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validat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pecific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echanism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evelopme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gression</w:t>
      </w:r>
      <w:r w:rsidR="00690E8E" w:rsidRPr="00690E8E">
        <w:rPr>
          <w:rFonts w:ascii="Book Antiqua" w:hAnsi="Book Antiqua"/>
        </w:rPr>
        <w:fldChar w:fldCharType="begin"/>
      </w:r>
      <w:r w:rsidR="00690E8E" w:rsidRPr="00690E8E">
        <w:rPr>
          <w:rFonts w:ascii="Book Antiqua" w:hAnsi="Book Antiqua"/>
        </w:rPr>
        <w:instrText xml:space="preserve"> ADDIN EN.CITE &lt;EndNote&gt;&lt;Cite&gt;&lt;Author&gt;Hamada&lt;/Author&gt;&lt;Year&gt;2017&lt;/Year&gt;&lt;RecNum&gt;10&lt;/RecNum&gt;&lt;DisplayText&gt;&lt;style face="superscript"&gt;[123]&lt;/style&gt;&lt;/DisplayText&gt;&lt;record&gt;&lt;rec-number&gt;10&lt;/rec-number&gt;&lt;foreign-keys&gt;&lt;key app="EN" db-id="rxtrp2e5hx5rvme225tx9fppfrz959xvea2a"&gt;10&lt;/key&gt;&lt;/foreign-keys&gt;&lt;ref-type name="Journal Article"&gt;17&lt;/ref-type&gt;&lt;contributors&gt;&lt;authors&gt;&lt;author&gt;Hamada, T.&lt;/author&gt;&lt;author&gt;Keum, N.&lt;/author&gt;&lt;author&gt;Nishihara, R.&lt;/author&gt;&lt;author&gt;Ogino, S.&lt;/author&gt;&lt;/authors&gt;&lt;/contributors&gt;&lt;auth-address&gt;Department of Medical Oncology, Dana-Farber Cancer Institute and Harvard Medical School, 450 Brookline Ave., Room SM1036, Boston, MA, 02215, USA.&amp;#xD;Department of Nutrition, Harvard T.H. Chan School of Public Health, Boston, MA, USA.&amp;#xD;Department of Medical Oncology, Dana-Farber Cancer Institute and Harvard Medical School, 450 Brookline Ave., Room SM1036, Boston, MA, 02215, USA. rnishiha@hsph.harvard.edu.&amp;#xD;Department of Nutrition, Harvard T.H. Chan School of Public Health, Boston, MA, USA. rnishiha@hsph.harvard.edu.&amp;#xD;Department of Epidemiology, Harvard T.H. Chan School of Public Health, Boston, MA, USA. rnishiha@hsph.harvard.edu.&amp;#xD;Department of Biostatistics, Harvard T.H. Chan School of Public Health, Boston, MA, USA. rnishiha@hsph.harvard.edu.&lt;/auth-address&gt;&lt;titles&gt;&lt;title&gt;Molecular pathological epidemiology: new developing frontiers of big data science to study etiologies and pathogenesis&lt;/title&gt;&lt;/titles&gt;&lt;pages&gt;265-275&lt;/pages&gt;&lt;volume&gt;52&lt;/volume&gt;&lt;number&gt;3&lt;/number&gt;&lt;dates&gt;&lt;year&gt;2017&lt;/year&gt;&lt;pub-dates&gt;&lt;date&gt;Mar&lt;/date&gt;&lt;/pub-dates&gt;&lt;/dates&gt;&lt;isbn&gt;0944-1174 (Print)&amp;#xD;0944-1174&lt;/isbn&gt;&lt;accession-num&gt;27738762&lt;/accession-num&gt;&lt;urls&gt;&lt;/urls&gt;&lt;electronic-resource-num&gt;10.1007/s00535-016-1272-3&lt;/electronic-resource-num&gt;&lt;remote-database-provider&gt;Nlm&lt;/remote-database-provider&gt;&lt;/record&gt;&lt;/Cite&gt;&lt;/EndNote&gt;</w:instrText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3" w:tooltip="Hamada, 2017 #10" w:history="1">
        <w:r w:rsidR="000F33D8" w:rsidRPr="00690E8E">
          <w:rPr>
            <w:rFonts w:ascii="Book Antiqua" w:hAnsi="Book Antiqua"/>
            <w:noProof/>
            <w:vertAlign w:val="superscript"/>
          </w:rPr>
          <w:t>12</w:t>
        </w:r>
        <w:r w:rsidR="000F33D8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405D2989" w14:textId="521BF960" w:rsidR="00690E8E" w:rsidRPr="00690E8E" w:rsidRDefault="00690E8E" w:rsidP="00F444C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ditio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estig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ve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festy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ar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osur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itiv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gativ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lness</w:t>
      </w:r>
      <w:r w:rsidRPr="00690E8E">
        <w:rPr>
          <w:rFonts w:ascii="Book Antiqua" w:hAnsi="Book Antiqua"/>
        </w:rPr>
        <w:fldChar w:fldCharType="begin">
          <w:fldData xml:space="preserve">PEVuZE5vdGU+PENpdGU+PEF1dGhvcj5TdGVpbjwvQXV0aG9yPjxZZWFyPjIwMTE8L1llYXI+PFJl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GVpbjwvQXV0aG9yPjxZZWFyPjIwMTE8L1llYXI+PFJl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8" w:tooltip="Ogino, 2011 #4" w:history="1">
        <w:r w:rsidR="000F33D8" w:rsidRPr="00690E8E">
          <w:rPr>
            <w:rFonts w:ascii="Book Antiqua" w:hAnsi="Book Antiqua"/>
            <w:noProof/>
            <w:vertAlign w:val="superscript"/>
          </w:rPr>
          <w:t>11</w:t>
        </w:r>
        <w:r w:rsidR="000F33D8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EC6EFA">
        <w:rPr>
          <w:rFonts w:ascii="Book Antiqua" w:hAnsi="Book Antiqua"/>
          <w:noProof/>
          <w:vertAlign w:val="superscript"/>
        </w:rPr>
        <w:t>,</w:t>
      </w:r>
      <w:hyperlink w:anchor="_ENREF_125" w:tooltip="Stein, 2011 #13" w:history="1">
        <w:r w:rsidR="000F33D8" w:rsidRPr="00690E8E">
          <w:rPr>
            <w:rFonts w:ascii="Book Antiqua" w:hAnsi="Book Antiqua"/>
            <w:noProof/>
            <w:vertAlign w:val="superscript"/>
          </w:rPr>
          <w:t>12</w:t>
        </w:r>
        <w:r w:rsidR="000F33D8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cle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osur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o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bab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ffe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c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iss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environmen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gene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ter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environment</w:t>
      </w:r>
      <w:r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V08L3N0eWxlPjwvRGlzcGxheVRleHQ+PHJlY29yZD48cmVjLW51bWJlcj4xPC9yZWMtbnVtYmVy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V08L3N0eWxlPjwvRGlzcGxheVRleHQ+PHJlY29yZD48cmVjLW51bWJlcj4xPC9yZWMtbnVtYmVy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5" w:tooltip="Ogino, 2013 #1" w:history="1">
        <w:r w:rsidR="00C96879" w:rsidRPr="00690E8E">
          <w:rPr>
            <w:rFonts w:ascii="Book Antiqua" w:hAnsi="Book Antiqua"/>
            <w:noProof/>
            <w:vertAlign w:val="superscript"/>
          </w:rPr>
          <w:t>11</w:t>
        </w:r>
        <w:r w:rsidR="00C96879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="007040EE">
        <w:rPr>
          <w:rFonts w:ascii="Book Antiqua" w:hAnsi="Book Antiqua"/>
        </w:rPr>
        <w:t xml:space="preserve">body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plic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tiolog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Pr="00690E8E">
        <w:rPr>
          <w:rFonts w:ascii="Book Antiqua" w:hAnsi="Book Antiqua"/>
        </w:rPr>
        <w:fldChar w:fldCharType="begin">
          <w:fldData xml:space="preserve">PEVuZE5vdGU+PENpdGU+PEF1dGhvcj5DdXJ0aW48L0F1dGhvcj48WWVhcj4yMDExPC9ZZWFyPjxS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yMDUtMTQ8L3Bh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DdXJ0aW48L0F1dGhvcj48WWVhcj4yMDExPC9ZZWFyPjxS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yMDUtMTQ8L3Bh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26" w:tooltip="Curtin, 2011 #15" w:history="1">
        <w:r w:rsidR="006C4BC4" w:rsidRPr="00690E8E">
          <w:rPr>
            <w:rFonts w:ascii="Book Antiqua" w:hAnsi="Book Antiqua"/>
            <w:noProof/>
            <w:vertAlign w:val="superscript"/>
          </w:rPr>
          <w:t>12</w:t>
        </w:r>
        <w:r w:rsidR="006C4BC4">
          <w:rPr>
            <w:rFonts w:ascii="Book Antiqua" w:hAnsi="Book Antiqua" w:hint="eastAsia"/>
            <w:noProof/>
            <w:vertAlign w:val="superscript"/>
            <w:lang w:eastAsia="zh-CN"/>
          </w:rPr>
          <w:t>5</w:t>
        </w:r>
        <w:r w:rsidR="006C4BC4" w:rsidRPr="00690E8E">
          <w:rPr>
            <w:rFonts w:ascii="Book Antiqua" w:hAnsi="Book Antiqua"/>
            <w:noProof/>
            <w:vertAlign w:val="superscript"/>
          </w:rPr>
          <w:t>-1</w:t>
        </w:r>
        <w:r w:rsidR="006C4BC4">
          <w:rPr>
            <w:rFonts w:ascii="Book Antiqua" w:hAnsi="Book Antiqua" w:hint="eastAsia"/>
            <w:noProof/>
            <w:vertAlign w:val="superscript"/>
            <w:lang w:eastAsia="zh-CN"/>
          </w:rPr>
          <w:t>2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e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tt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or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vail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e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7040EE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terogene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oking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coho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bes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m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rml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tions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-by-environ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ac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gres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ZYW5nPC9BdXRob3I+PFllYXI+MTk5MzwvWWVhcj48UmVj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TA4MC00PC9wYWdlcz48dm9sdW1lPjkyPC92b2x1bWU+PG51bWJlcj4y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ZYW5nPC9BdXRob3I+PFllYXI+MTk5MzwvWWVhcj48UmVj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TA4MC00PC9wYWdlcz48dm9sdW1lPjkyPC92b2x1bWU+PG51bWJlcj4y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31" w:tooltip="Yang, 1993 #20" w:history="1">
        <w:r w:rsidR="001D6B6F" w:rsidRPr="00690E8E">
          <w:rPr>
            <w:rFonts w:ascii="Book Antiqua" w:hAnsi="Book Antiqua"/>
            <w:noProof/>
            <w:vertAlign w:val="superscript"/>
          </w:rPr>
          <w:t>13</w:t>
        </w:r>
        <w:r w:rsidR="001D6B6F">
          <w:rPr>
            <w:rFonts w:ascii="Book Antiqua" w:hAnsi="Book Antiqua" w:hint="eastAsia"/>
            <w:noProof/>
            <w:vertAlign w:val="superscript"/>
            <w:lang w:eastAsia="zh-CN"/>
          </w:rPr>
          <w:t>0</w:t>
        </w:r>
      </w:hyperlink>
      <w:r w:rsidR="0014035A">
        <w:rPr>
          <w:rFonts w:ascii="Book Antiqua" w:hAnsi="Book Antiqua"/>
          <w:noProof/>
          <w:vertAlign w:val="superscript"/>
        </w:rPr>
        <w:t>,</w:t>
      </w:r>
      <w:hyperlink w:anchor="_ENREF_132" w:tooltip="Targan, 2005 #21" w:history="1">
        <w:r w:rsidR="001D6B6F" w:rsidRPr="00690E8E">
          <w:rPr>
            <w:rFonts w:ascii="Book Antiqua" w:hAnsi="Book Antiqua"/>
            <w:noProof/>
            <w:vertAlign w:val="superscript"/>
          </w:rPr>
          <w:t>13</w:t>
        </w:r>
        <w:r w:rsidR="001D6B6F">
          <w:rPr>
            <w:rFonts w:ascii="Book Antiqua" w:hAnsi="Book Antiqua" w:hint="eastAsia"/>
            <w:noProof/>
            <w:vertAlign w:val="superscript"/>
            <w:lang w:eastAsia="zh-CN"/>
          </w:rPr>
          <w:t>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lpfu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estig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logi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utcomes.</w:t>
      </w:r>
    </w:p>
    <w:p w14:paraId="510F4D93" w14:textId="264B1771" w:rsidR="00690E8E" w:rsidRPr="00690E8E" w:rsidRDefault="007040EE" w:rsidP="0014035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</w:rPr>
        <w:t>Alt</w:t>
      </w:r>
      <w:r w:rsidRPr="00690E8E">
        <w:rPr>
          <w:rFonts w:ascii="Book Antiqua" w:hAnsi="Book Antiqua"/>
        </w:rPr>
        <w:t>hough</w:t>
      </w:r>
      <w:r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dvantage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halleng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houl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ake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sideration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imarily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halleng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mpri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elect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ampl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iz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quireme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rrobor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amin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overies,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nd </w:t>
      </w:r>
      <w:r w:rsidR="00690E8E" w:rsidRPr="00690E8E">
        <w:rPr>
          <w:rFonts w:ascii="Book Antiqua" w:hAnsi="Book Antiqua"/>
        </w:rPr>
        <w:t>lack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ultidisciplinar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pert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um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andardiz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rategies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0" w:tooltip="Ogino, 2016 #9" w:history="1">
        <w:r w:rsidR="000372CD" w:rsidRPr="00690E8E">
          <w:rPr>
            <w:rFonts w:ascii="Book Antiqua" w:hAnsi="Book Antiqua"/>
            <w:noProof/>
            <w:vertAlign w:val="superscript"/>
          </w:rPr>
          <w:t>1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19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fro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blem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variou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ypothe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halleng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ref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qui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m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iori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ypothes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a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plorator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over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iologic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echanisms</w:t>
      </w:r>
      <w:r w:rsidR="00690E8E" w:rsidRPr="00690E8E">
        <w:rPr>
          <w:rFonts w:ascii="Book Antiqua" w:hAnsi="Book Antiqua"/>
        </w:rPr>
        <w:fldChar w:fldCharType="begin"/>
      </w:r>
      <w:r w:rsidR="00690E8E" w:rsidRPr="00690E8E">
        <w:rPr>
          <w:rFonts w:ascii="Book Antiqua" w:hAnsi="Book Antiqua"/>
        </w:rPr>
        <w:instrText xml:space="preserve"> ADDIN EN.CITE &lt;EndNote&gt;&lt;Cite&gt;&lt;Author&gt;Ogino&lt;/Author&gt;&lt;Year&gt;2011&lt;/Year&gt;&lt;RecNum&gt;4&lt;/RecNum&gt;&lt;DisplayText&gt;&lt;style face="superscript"&gt;[118]&lt;/style&gt;&lt;/DisplayText&gt;&lt;record&gt;&lt;rec-number&gt;4&lt;/rec-number&gt;&lt;foreign-keys&gt;&lt;key app="EN" db-id="rxtrp2e5hx5rvme225tx9fppfrz959xvea2a"&gt;4&lt;/key&gt;&lt;/foreign-keys&gt;&lt;ref-type name="Journal Article"&gt;17&lt;/ref-type&gt;&lt;contributors&gt;&lt;authors&gt;&lt;author&gt;Ogino, S.&lt;/author&gt;&lt;author&gt;Chan, A. T.&lt;/author&gt;&lt;author&gt;Fuchs, C. S.&lt;/author&gt;&lt;author&gt;Giovannucci, E.&lt;/author&gt;&lt;/authors&gt;&lt;/contributors&gt;&lt;auth-address&gt;Department of Pathology, Brigham and Women&amp;apos;s Hospital, Harvard Medical School, Boston, MA, USA. shuji_ogino@dfci.harvard.edu&lt;/auth-address&gt;&lt;titles&gt;&lt;title&gt;Molecular pathological epidemiology of colorectal neoplasia: an emerging transdisciplinary and interdisciplinary field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397-411&lt;/pages&gt;&lt;volume&gt;60&lt;/volume&gt;&lt;number&gt;3&lt;/number&gt;&lt;edition&gt;2010/11/03&lt;/edition&gt;&lt;keywords&gt;&lt;keyword&gt;Colorectal Neoplasms/classification/*epidemiology/*genetics&lt;/keyword&gt;&lt;keyword&gt;Genetic Predisposition to Disease&lt;/keyword&gt;&lt;keyword&gt;Humans&lt;/keyword&gt;&lt;keyword&gt;Interdisciplinary Studies/trends&lt;/keyword&gt;&lt;keyword&gt;Prognosis&lt;/keyword&gt;&lt;keyword&gt;Research Design&lt;/keyword&gt;&lt;/keywords&gt;&lt;dates&gt;&lt;year&gt;2011&lt;/year&gt;&lt;pub-dates&gt;&lt;date&gt;Mar&lt;/date&gt;&lt;/pub-dates&gt;&lt;/dates&gt;&lt;isbn&gt;0017-5749 (Print)&amp;#xD;0017-5749&lt;/isbn&gt;&lt;accession-num&gt;21036793&lt;/accession-num&gt;&lt;urls&gt;&lt;/urls&gt;&lt;custom2&gt;Pmc3040598&lt;/custom2&gt;&lt;custom6&gt;Nihms270371&lt;/custom6&gt;&lt;electronic-resource-num&gt;10.1136/gut.2010.217182&lt;/electronic-resource-num&gt;&lt;remote-database-provider&gt;Nlm&lt;/remote-database-provider&gt;&lt;language&gt;eng&lt;/language&gt;&lt;/record&gt;&lt;/Cite&gt;&lt;/EndNote&gt;</w:instrText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8" w:tooltip="Ogino, 2011 #4" w:history="1">
        <w:r w:rsidR="000372CD" w:rsidRPr="00690E8E">
          <w:rPr>
            <w:rFonts w:ascii="Book Antiqua" w:hAnsi="Book Antiqua"/>
            <w:noProof/>
            <w:vertAlign w:val="superscript"/>
          </w:rPr>
          <w:t>11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generat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pportunit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al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overies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0" w:tooltip="Ogino, 2016 #9" w:history="1">
        <w:r w:rsidR="000372CD" w:rsidRPr="00690E8E">
          <w:rPr>
            <w:rFonts w:ascii="Book Antiqua" w:hAnsi="Book Antiqua"/>
            <w:noProof/>
            <w:vertAlign w:val="superscript"/>
          </w:rPr>
          <w:t>1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19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sider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radigm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mis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rec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mprov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edic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harmacological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etary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lifestyl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rvention</w:t>
      </w:r>
      <w:r>
        <w:rPr>
          <w:rFonts w:ascii="Book Antiqua" w:hAnsi="Book Antiqua"/>
        </w:rPr>
        <w:t>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gethe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mechanism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C.</w:t>
      </w:r>
    </w:p>
    <w:p w14:paraId="531FF451" w14:textId="77777777" w:rsidR="0014035A" w:rsidRDefault="0014035A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0BECA132" w14:textId="6601B1C5" w:rsidR="00690E8E" w:rsidRPr="0014035A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FF0000"/>
          <w:u w:val="single"/>
        </w:rPr>
      </w:pPr>
      <w:r w:rsidRPr="0014035A">
        <w:rPr>
          <w:rFonts w:ascii="Book Antiqua" w:hAnsi="Book Antiqua"/>
          <w:b/>
          <w:u w:val="single"/>
        </w:rPr>
        <w:t>THERAPY</w:t>
      </w:r>
      <w:bookmarkEnd w:id="19"/>
      <w:bookmarkEnd w:id="20"/>
      <w:r w:rsidR="002C0363">
        <w:rPr>
          <w:rFonts w:ascii="Book Antiqua" w:hAnsi="Book Antiqua"/>
          <w:b/>
          <w:u w:val="single"/>
        </w:rPr>
        <w:t xml:space="preserve"> </w:t>
      </w:r>
      <w:r w:rsidRPr="0014035A">
        <w:rPr>
          <w:rFonts w:ascii="Book Antiqua" w:hAnsi="Book Antiqua"/>
          <w:b/>
          <w:u w:val="single"/>
        </w:rPr>
        <w:t>OF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4035A">
        <w:rPr>
          <w:rFonts w:ascii="Book Antiqua" w:hAnsi="Book Antiqua"/>
          <w:b/>
          <w:u w:val="single"/>
        </w:rPr>
        <w:t>UGI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4035A">
        <w:rPr>
          <w:rFonts w:ascii="Book Antiqua" w:hAnsi="Book Antiqua"/>
          <w:b/>
          <w:u w:val="single"/>
        </w:rPr>
        <w:t>LESIONS</w:t>
      </w:r>
      <w:r w:rsidR="002C0363">
        <w:rPr>
          <w:rFonts w:ascii="Book Antiqua" w:hAnsi="Book Antiqua"/>
          <w:b/>
          <w:color w:val="FF0000"/>
          <w:u w:val="single"/>
        </w:rPr>
        <w:t xml:space="preserve"> </w:t>
      </w:r>
    </w:p>
    <w:p w14:paraId="0FF09F82" w14:textId="2B416B9D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5-</w:t>
      </w:r>
      <w:r w:rsidR="007040EE">
        <w:rPr>
          <w:rFonts w:ascii="Book Antiqua" w:hAnsi="Book Antiqua"/>
        </w:rPr>
        <w:t>a</w:t>
      </w:r>
      <w:r w:rsidR="007040EE" w:rsidRPr="00690E8E">
        <w:rPr>
          <w:rFonts w:ascii="Book Antiqua" w:hAnsi="Book Antiqua"/>
        </w:rPr>
        <w:t>minosalicylate</w:t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rticosteroid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tum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cr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TNF)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7040EE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lc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a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Ba2l0YWtlPC9BdXRob3I+PFllYXI+MjAxMDwvWWVhcj48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2MjItNTwvcGFnZXM+PHZvbHVtZT4yNTwvdm9sdW1lPjxudW1iZXI+Njwv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Ba2l0YWtlPC9BdXRob3I+PFllYXI+MjAxMDwvWWVhcj48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2MjItNTwvcGFnZXM+PHZvbHVtZT4yNTwvdm9sdW1lPjxudW1iZXI+Njwv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1" w:tooltip="Akitake, 2010 #316" w:history="1">
        <w:r w:rsidRPr="00690E8E">
          <w:rPr>
            <w:rFonts w:ascii="Book Antiqua" w:hAnsi="Book Antiqua"/>
            <w:noProof/>
            <w:vertAlign w:val="superscript"/>
          </w:rPr>
          <w:t>81-83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133" w:tooltip="Corporaal, 2009 #327" w:history="1">
        <w:r w:rsidR="000372CD" w:rsidRPr="00690E8E">
          <w:rPr>
            <w:rFonts w:ascii="Book Antiqua" w:hAnsi="Book Antiqua"/>
            <w:noProof/>
            <w:vertAlign w:val="superscript"/>
          </w:rPr>
          <w:t>13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urrent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ndar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ye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ac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greem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eroid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ukocytaphere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/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o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XTwvc3R5bGU+PC9EaXNwbGF5VGV4dD48cmVjb3JkPjxyZWMtbnVtYmVyPjMwMjwvcmVjLW51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XTwvc3R5bGU+PC9EaXNwbGF5VGV4dD48cmVjb3JkPjxyZWMtbnVtYmVyPjMwMjwvcmVjLW51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osuppres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yclosporine,</w:t>
      </w:r>
      <w:r w:rsidR="002C0363">
        <w:rPr>
          <w:rFonts w:ascii="Book Antiqua" w:hAnsi="Book Antiqua"/>
        </w:rPr>
        <w:t xml:space="preserve"> </w:t>
      </w:r>
      <w:bookmarkStart w:id="23" w:name="OLE_LINK15"/>
      <w:bookmarkStart w:id="24" w:name="OLE_LINK18"/>
      <w:r w:rsidRPr="00690E8E">
        <w:rPr>
          <w:rFonts w:ascii="Book Antiqua" w:hAnsi="Book Antiqua"/>
        </w:rPr>
        <w:t>tacrolimus</w:t>
      </w:r>
      <w:bookmarkEnd w:id="23"/>
      <w:bookmarkEnd w:id="24"/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p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</w:t>
      </w:r>
      <w:r w:rsidR="004417CC">
        <w:rPr>
          <w:rFonts w:ascii="Book Antiqua" w:hAnsi="Book Antiqua" w:hint="eastAsia"/>
          <w:lang w:eastAsia="zh-CN"/>
        </w:rPr>
        <w:t>-</w:t>
      </w:r>
      <w:r w:rsidRPr="00690E8E">
        <w:rPr>
          <w:rFonts w:ascii="Book Antiqua" w:hAnsi="Book Antiqua"/>
        </w:rPr>
        <w:t>tion</w:t>
      </w:r>
      <w:r w:rsidRPr="00690E8E">
        <w:rPr>
          <w:rFonts w:ascii="Book Antiqua" w:hAnsi="Book Antiqua"/>
        </w:rPr>
        <w:fldChar w:fldCharType="begin">
          <w:fldData xml:space="preserve">PEVuZE5vdGU+PENpdGU+PEF1dGhvcj5DaGliYTwvQXV0aG9yPjxZZWFyPjIwMTM8L1llYXI+PFJl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DaGliYTwvQXV0aG9yPjxZZWFyPjIwMTM8L1llYXI+PFJl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7" w:tooltip="Saito, 2014 #311" w:history="1">
        <w:r w:rsidRPr="00690E8E">
          <w:rPr>
            <w:rFonts w:ascii="Book Antiqua" w:hAnsi="Book Antiqua"/>
            <w:noProof/>
            <w:vertAlign w:val="superscript"/>
          </w:rPr>
          <w:t>77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82" w:tooltip="Chiba, 2013 #317" w:history="1">
        <w:r w:rsidRPr="00690E8E">
          <w:rPr>
            <w:rFonts w:ascii="Book Antiqua" w:hAnsi="Book Antiqua"/>
            <w:noProof/>
            <w:vertAlign w:val="superscript"/>
          </w:rPr>
          <w:t>82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134" w:tooltip="Queliza, 2018 #341" w:history="1">
        <w:r w:rsidR="0039652A" w:rsidRPr="00690E8E">
          <w:rPr>
            <w:rFonts w:ascii="Book Antiqua" w:hAnsi="Book Antiqua"/>
            <w:noProof/>
            <w:vertAlign w:val="superscript"/>
          </w:rPr>
          <w:t>13</w:t>
        </w:r>
        <w:r w:rsidR="0039652A">
          <w:rPr>
            <w:rFonts w:ascii="Book Antiqua" w:hAnsi="Book Antiqua" w:hint="eastAsia"/>
            <w:noProof/>
            <w:vertAlign w:val="superscript"/>
            <w:lang w:eastAsia="zh-CN"/>
          </w:rPr>
          <w:t>3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135" w:tooltip="Rush, 2014 #342" w:history="1">
        <w:r w:rsidR="0039652A" w:rsidRPr="00690E8E">
          <w:rPr>
            <w:rFonts w:ascii="Book Antiqua" w:hAnsi="Book Antiqua"/>
            <w:noProof/>
            <w:vertAlign w:val="superscript"/>
          </w:rPr>
          <w:t>13</w:t>
        </w:r>
        <w:r w:rsidR="0039652A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="00284CF3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="00284CF3">
        <w:rPr>
          <w:rFonts w:ascii="Book Antiqua" w:hAnsi="Book Antiqua"/>
        </w:rPr>
        <w:t>5</w:t>
      </w:r>
      <w:r w:rsidRPr="00971EB4">
        <w:rPr>
          <w:rFonts w:ascii="Book Antiqua" w:hAnsi="Book Antiqua"/>
        </w:rPr>
        <w:t>)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amp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raven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dnisol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50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g/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60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g/d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ministered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e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i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loo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oo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wallowing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rrhe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ro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p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ay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Tominaga&lt;/Author&gt;&lt;Year&gt;2020&lt;/Year&gt;&lt;RecNum&gt;79&lt;/RecNum&gt;&lt;DisplayText&gt;&lt;style face="superscript"&gt;[24]&lt;/style&gt;&lt;/DisplayText&gt;&lt;record&gt;&lt;rec-number&gt;79&lt;/rec-number&gt;&lt;foreign-keys&gt;&lt;key app="EN" db-id="wt0azdx92pfefqexwvlx5d0rafw2xtdxf0ep"&gt;79&lt;/key&gt;&lt;/foreign-keys&gt;&lt;ref-type name="Journal Article"&gt;17&lt;/ref-type&gt;&lt;contributors&gt;&lt;authors&gt;&lt;author&gt;Tominaga, K.&lt;/author&gt;&lt;author&gt;Tsuchiya, A.&lt;/author&gt;&lt;author&gt;Sato, H.&lt;/author&gt;&lt;author&gt;Mizusawa, T.&lt;/author&gt;&lt;author&gt;Morita, S.&lt;/author&gt;&lt;author&gt;Ishii, Y.&lt;/author&gt;&lt;author&gt;Takeda, N.&lt;/author&gt;&lt;author&gt;Natsui, K.&lt;/author&gt;&lt;author&gt;Kawata, Y.&lt;/author&gt;&lt;author&gt;Kimura, N.&lt;/author&gt;&lt;author&gt;Arao, Y.&lt;/author&gt;&lt;author&gt;Takahashi, K.&lt;/author&gt;&lt;author&gt;Hayashi, K.&lt;/author&gt;&lt;author&gt;Yokoyama, J.&lt;/author&gt;&lt;author&gt;Terai, S.&lt;/author&gt;&lt;/authors&gt;&lt;/contributors&gt;&lt;auth-address&gt;Division of Gastroenterology and Hepatology, Graduate School of Medical and Dental Sciences, Niigata University, Japan.&amp;#xD;Department of Gastroenterology and Hepatology, Uonuma Kikan Hospital, Japan.&lt;/auth-address&gt;&lt;titles&gt;&lt;title&gt;Esophageal Ulcers Associated with Ulcerative Colitis: A Case Series and Literature Review&lt;/title&gt;&lt;secondary-title&gt;Intern Med&lt;/secondary-title&gt;&lt;alt-title&gt;Internal medicine (Tokyo, Japan)&lt;/alt-title&gt;&lt;/titles&gt;&lt;periodical&gt;&lt;full-title&gt;Intern Med&lt;/full-title&gt;&lt;abbr-1&gt;Internal medicine (Tokyo, Japan)&lt;/abbr-1&gt;&lt;/periodical&gt;&lt;alt-periodical&gt;&lt;full-title&gt;Intern Med&lt;/full-title&gt;&lt;abbr-1&gt;Internal medicine (Tokyo, Japan)&lt;/abbr-1&gt;&lt;/alt-periodical&gt;&lt;pages&gt;1983-1989&lt;/pages&gt;&lt;volume&gt;59&lt;/volume&gt;&lt;number&gt;16&lt;/number&gt;&lt;edition&gt;2020/05/26&lt;/edition&gt;&lt;dates&gt;&lt;year&gt;2020&lt;/year&gt;&lt;pub-dates&gt;&lt;date&gt;Aug 15&lt;/date&gt;&lt;/pub-dates&gt;&lt;/dates&gt;&lt;isbn&gt;0918-2918&lt;/isbn&gt;&lt;accession-num&gt;32448835&lt;/accession-num&gt;&lt;urls&gt;&lt;/urls&gt;&lt;electronic-resource-num&gt;10.2169/internalmedicine.4437-20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4" w:tooltip="Tominaga, 2020 #79" w:history="1">
        <w:r w:rsidRPr="00690E8E">
          <w:rPr>
            <w:rFonts w:ascii="Book Antiqua" w:hAnsi="Book Antiqua"/>
            <w:noProof/>
            <w:vertAlign w:val="superscript"/>
          </w:rPr>
          <w:t>2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ticul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lfa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salazin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1B56DE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ly</w:t>
      </w:r>
      <w:r w:rsidR="002C0363">
        <w:rPr>
          <w:rFonts w:ascii="Book Antiqua" w:hAnsi="Book Antiqua"/>
        </w:rPr>
        <w:t xml:space="preserve"> </w:t>
      </w:r>
      <w:r w:rsidR="001B56DE" w:rsidRPr="00690E8E">
        <w:rPr>
          <w:rFonts w:ascii="Book Antiqua" w:hAnsi="Book Antiqua"/>
        </w:rPr>
        <w:t>relieve</w:t>
      </w:r>
      <w:r w:rsidR="001B56DE">
        <w:rPr>
          <w:rFonts w:ascii="Book Antiqua" w:hAnsi="Book Antiqua"/>
        </w:rPr>
        <w:t xml:space="preserve"> the </w:t>
      </w:r>
      <w:r w:rsidR="001B56DE" w:rsidRPr="00690E8E">
        <w:rPr>
          <w:rFonts w:ascii="Book Antiqua" w:hAnsi="Book Antiqua"/>
        </w:rPr>
        <w:t>symptoms</w: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F08L3N0eWxlPjwvRGlzcGxheVRleHQ+PHJlY29yZD48cmVjLW51bWJlcj4z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F08L3N0eWxlPjwvRGlzcGxheVRleHQ+PHJlY29yZD48cmVjLW51bWJlcj4z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4" w:tooltip="García Gavilán, 2017 #333" w:history="1">
        <w:r w:rsidRPr="00690E8E">
          <w:rPr>
            <w:rFonts w:ascii="Book Antiqua" w:hAnsi="Book Antiqua"/>
            <w:noProof/>
            <w:vertAlign w:val="superscript"/>
          </w:rPr>
          <w:t>5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N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</w:t>
      </w:r>
      <w:r w:rsidR="001B56D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lc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lfa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ero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rmones</w:t>
      </w:r>
      <w:r w:rsidRPr="00690E8E">
        <w:rPr>
          <w:rFonts w:ascii="Book Antiqua" w:hAnsi="Book Antiqua"/>
        </w:rPr>
        <w:fldChar w:fldCharType="begin">
          <w:fldData xml:space="preserve">PEVuZE5vdGU+PENpdGU+PEF1dGhvcj5Db3Jwb3JhYWw8L0F1dGhvcj48WWVhcj4yMDA5PC9ZZWFy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Db3Jwb3JhYWw8L0F1dGhvcj48WWVhcj4yMDA5PC9ZZWFy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2" w:tooltip="Chiba, 2013 #317" w:history="1">
        <w:r w:rsidRPr="00690E8E">
          <w:rPr>
            <w:rFonts w:ascii="Book Antiqua" w:hAnsi="Book Antiqua"/>
            <w:noProof/>
            <w:vertAlign w:val="superscript"/>
          </w:rPr>
          <w:t>82</w:t>
        </w:r>
      </w:hyperlink>
      <w:r w:rsidR="006531A8">
        <w:rPr>
          <w:rFonts w:ascii="Book Antiqua" w:hAnsi="Book Antiqua"/>
          <w:noProof/>
          <w:vertAlign w:val="superscript"/>
        </w:rPr>
        <w:t>,</w:t>
      </w:r>
      <w:hyperlink w:anchor="_ENREF_133" w:tooltip="Corporaal, 2009 #327" w:history="1">
        <w:r w:rsidR="000B212C" w:rsidRPr="00690E8E">
          <w:rPr>
            <w:rFonts w:ascii="Book Antiqua" w:hAnsi="Book Antiqua"/>
            <w:noProof/>
            <w:vertAlign w:val="superscript"/>
          </w:rPr>
          <w:t>13</w:t>
        </w:r>
        <w:r w:rsidR="000B212C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minis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lfa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quic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ici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ie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eroid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til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cond-l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N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</w:t>
      </w:r>
      <w:r w:rsidR="001B56D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lc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pl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sensi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rm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jec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gr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apidly.</w:t>
      </w:r>
    </w:p>
    <w:p w14:paraId="1D23F560" w14:textId="77777777" w:rsidR="00690E8E" w:rsidRDefault="00690E8E">
      <w:pPr>
        <w:spacing w:line="360" w:lineRule="auto"/>
        <w:jc w:val="both"/>
        <w:rPr>
          <w:lang w:eastAsia="zh-CN"/>
        </w:rPr>
      </w:pPr>
    </w:p>
    <w:p w14:paraId="078931BB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5457BD8" w14:textId="0E488779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UC-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requ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specif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nc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go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t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2C0363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D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n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ctom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olitis.</w:t>
      </w:r>
    </w:p>
    <w:p w14:paraId="45ACEE0D" w14:textId="77777777" w:rsidR="00A77B3E" w:rsidRDefault="00A77B3E">
      <w:pPr>
        <w:spacing w:line="360" w:lineRule="auto"/>
        <w:jc w:val="both"/>
      </w:pPr>
    </w:p>
    <w:p w14:paraId="163547BC" w14:textId="77777777" w:rsidR="00A77B3E" w:rsidRPr="00BA3754" w:rsidRDefault="00762925" w:rsidP="00BA375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A3754">
        <w:rPr>
          <w:rFonts w:ascii="Book Antiqua" w:eastAsia="Book Antiqua" w:hAnsi="Book Antiqua" w:cs="Book Antiqua"/>
          <w:b/>
        </w:rPr>
        <w:t>REFERENCES</w:t>
      </w:r>
    </w:p>
    <w:p w14:paraId="150DB710" w14:textId="53400B3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25" w:name="OLE_LINK208"/>
      <w:bookmarkStart w:id="26" w:name="OLE_LINK2754"/>
      <w:r w:rsidRPr="00BA3754">
        <w:rPr>
          <w:rFonts w:ascii="Book Antiqua" w:hAnsi="Book Antiqua"/>
        </w:rPr>
        <w:t>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Ordá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I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ckman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lami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umg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ndbor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06-16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27" w:name="OLE_LINK163"/>
      <w:bookmarkStart w:id="28" w:name="OLE_LINK16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914296</w:t>
      </w:r>
      <w:bookmarkEnd w:id="27"/>
      <w:bookmarkEnd w:id="28"/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10.1016/S0140-6736(12)60150-0</w:t>
      </w:r>
      <w:r w:rsidRPr="00BA3754">
        <w:rPr>
          <w:rFonts w:ascii="Book Antiqua" w:hAnsi="Book Antiqua"/>
        </w:rPr>
        <w:t>]</w:t>
      </w:r>
    </w:p>
    <w:p w14:paraId="4A34AA64" w14:textId="64DE061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Feuer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rray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ayo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ro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57-13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2725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mayocp.2019.01.018]</w:t>
      </w:r>
    </w:p>
    <w:p w14:paraId="6179A667" w14:textId="63AFFA9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Feuer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ifet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pidemiolog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agemen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ayo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ro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53-156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1998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mayocp.2014.07.002]</w:t>
      </w:r>
    </w:p>
    <w:p w14:paraId="12F1A2B9" w14:textId="5136799D" w:rsidR="00BA3754" w:rsidRPr="001B56DE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ajendr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ganat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imen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tinel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mapat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ia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shas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prehens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d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Pr="00DF4E37">
        <w:rPr>
          <w:rFonts w:ascii="Book Antiqua" w:hAnsi="Book Antiqua"/>
        </w:rPr>
        <w:t>.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  <w:i/>
          <w:iCs/>
        </w:rPr>
        <w:t>Dis</w:t>
      </w:r>
      <w:r w:rsidR="002C0363" w:rsidRPr="00DF4E37">
        <w:rPr>
          <w:rFonts w:ascii="Book Antiqua" w:hAnsi="Book Antiqua"/>
          <w:i/>
          <w:iCs/>
        </w:rPr>
        <w:t xml:space="preserve"> </w:t>
      </w:r>
      <w:r w:rsidRPr="00DF4E37">
        <w:rPr>
          <w:rFonts w:ascii="Book Antiqua" w:hAnsi="Book Antiqua"/>
          <w:i/>
          <w:iCs/>
        </w:rPr>
        <w:t>Mon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2019;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  <w:b/>
          <w:bCs/>
        </w:rPr>
        <w:t>65</w:t>
      </w:r>
      <w:r w:rsidRPr="00DF4E37">
        <w:rPr>
          <w:rFonts w:ascii="Book Antiqua" w:hAnsi="Book Antiqua"/>
        </w:rPr>
        <w:t>: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100851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[PMID: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30837080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DOI: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10.1016/j.disamonth.2019.02.004]</w:t>
      </w:r>
    </w:p>
    <w:p w14:paraId="5AFC5CDC" w14:textId="34CEFDE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ovac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ll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kato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va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rkony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lyo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lg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m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ut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ko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rva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rno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msi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soszánszk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log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zsof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rdo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ske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p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zu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se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ln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zab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e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ngari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st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ou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(HUPIR)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ie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banaly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PI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str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rohn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6-9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26153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crohns.2011.07.008]</w:t>
      </w:r>
    </w:p>
    <w:p w14:paraId="1E8352F8" w14:textId="55883F1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ember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ark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han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ogastroduoden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it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ess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96-17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24618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0-1746.2005.03954.x]</w:t>
      </w:r>
    </w:p>
    <w:p w14:paraId="2F12AEEA" w14:textId="2C8038F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astellanet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P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z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en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e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v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c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lker-Sm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om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rivistrav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7-2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3196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200409000-00006]</w:t>
      </w:r>
    </w:p>
    <w:p w14:paraId="7ACD1109" w14:textId="7914FE2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bdullah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up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ffi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fefferkor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llest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ki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tzgera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F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ogastroduoden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it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hoo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-ye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36-6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4545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200211000-00009]</w:t>
      </w:r>
    </w:p>
    <w:p w14:paraId="281371CB" w14:textId="699B793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wczenk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ndh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sen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atu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ita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relan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rch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hi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95-10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61236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36/adc.88.11.995]</w:t>
      </w:r>
    </w:p>
    <w:p w14:paraId="0D014567" w14:textId="56D0777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old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m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49-3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8391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.2010.05.004]</w:t>
      </w:r>
    </w:p>
    <w:p w14:paraId="04D02CEE" w14:textId="4902B4A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or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keu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ch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m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h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mo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ku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3-2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3731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35-007-2143-8]</w:t>
      </w:r>
    </w:p>
    <w:p w14:paraId="415855E4" w14:textId="0E69D88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arpaz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lydorid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13-43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77319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.2020.05.003]</w:t>
      </w:r>
    </w:p>
    <w:p w14:paraId="74E3E4D7" w14:textId="09F7A10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ob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nh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m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le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p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linde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43-44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3968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200104000-00010]</w:t>
      </w:r>
    </w:p>
    <w:p w14:paraId="65CF0437" w14:textId="53BB5E9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sak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shi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ji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mb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85-5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84448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bf02355062]</w:t>
      </w:r>
    </w:p>
    <w:p w14:paraId="51E1926A" w14:textId="3BF5282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t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wamur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shi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ku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nd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na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cta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Oka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7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5-1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29" w:name="OLE_LINK165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674758</w:t>
      </w:r>
      <w:bookmarkEnd w:id="29"/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10.18926/AMO/55850</w:t>
      </w:r>
      <w:r w:rsidRPr="00BA3754">
        <w:rPr>
          <w:rFonts w:ascii="Book Antiqua" w:hAnsi="Book Antiqua"/>
        </w:rPr>
        <w:t>]</w:t>
      </w:r>
    </w:p>
    <w:p w14:paraId="55BABD94" w14:textId="4334B25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on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2C0363">
        <w:rPr>
          <w:rFonts w:ascii="Book Antiqua" w:hAnsi="Book Antiqua"/>
        </w:rPr>
        <w:t>,</w:t>
      </w:r>
      <w:r w:rsidR="002C0363" w:rsidRP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bookmarkStart w:id="30" w:name="OLE_LINK166"/>
      <w:bookmarkStart w:id="31" w:name="OLE_LINK167"/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rel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t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ymptoms</w:t>
      </w:r>
      <w:bookmarkEnd w:id="30"/>
      <w:bookmarkEnd w:id="31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345C93">
        <w:rPr>
          <w:rFonts w:ascii="Book Antiqua" w:hAnsi="Book Antiqua"/>
          <w:i/>
        </w:rPr>
        <w:t>Gut</w:t>
      </w:r>
      <w:r w:rsidR="002C0363">
        <w:rPr>
          <w:rFonts w:ascii="Book Antiqua" w:hAnsi="Book Antiqua"/>
          <w:i/>
        </w:rPr>
        <w:t xml:space="preserve"> </w:t>
      </w:r>
      <w:r w:rsidRPr="00345C93">
        <w:rPr>
          <w:rFonts w:ascii="Book Antiqua" w:hAnsi="Book Antiqua"/>
          <w:i/>
        </w:rPr>
        <w:t>Liv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345C93">
        <w:rPr>
          <w:rFonts w:ascii="Book Antiqua" w:hAnsi="Book Antiqua"/>
          <w:b/>
        </w:rPr>
        <w:t>13</w:t>
      </w:r>
    </w:p>
    <w:p w14:paraId="7807C522" w14:textId="1C77066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uben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eri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pel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ter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way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fin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on?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6-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67932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4836-200401000-00011]</w:t>
      </w:r>
    </w:p>
    <w:p w14:paraId="5D22988B" w14:textId="11E5AB3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ravd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ured?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scov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7-2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2" w:name="OLE_LINK168"/>
      <w:bookmarkStart w:id="33" w:name="OLE_LINK169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361982</w:t>
      </w:r>
      <w:bookmarkEnd w:id="32"/>
      <w:bookmarkEnd w:id="33"/>
      <w:r w:rsidRPr="00BA3754">
        <w:rPr>
          <w:rFonts w:ascii="Book Antiqua" w:hAnsi="Book Antiqua"/>
        </w:rPr>
        <w:t>]</w:t>
      </w:r>
    </w:p>
    <w:p w14:paraId="1342FB9E" w14:textId="122C4A7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ak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W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urisc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as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e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s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80-3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59696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gh.14872]</w:t>
      </w:r>
    </w:p>
    <w:p w14:paraId="0BBB9E30" w14:textId="56ADDE1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iow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ha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ll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P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age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u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em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67-37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12650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sempedsurg.2017.10.006]</w:t>
      </w:r>
    </w:p>
    <w:p w14:paraId="37B05D59" w14:textId="7BEE2DC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Dąbkowsk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ca-Pakuls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aw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strows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arzyńs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can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75-108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4564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80/00365521.2019.1656776]</w:t>
      </w:r>
    </w:p>
    <w:p w14:paraId="03F9E4DF" w14:textId="437C024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urn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iffith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ur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75-4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3777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11894-007-0062-8]</w:t>
      </w:r>
    </w:p>
    <w:p w14:paraId="24CDE1B5" w14:textId="53098D9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="008D16DE" w:rsidRPr="00BA3754">
        <w:rPr>
          <w:rFonts w:ascii="Book Antiqua" w:hAnsi="Book Antiqua"/>
          <w:b/>
          <w:bCs/>
        </w:rPr>
        <w:t>argole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8D16DE" w:rsidRPr="00BA3754">
        <w:rPr>
          <w:rFonts w:ascii="Book Antiqua" w:hAnsi="Book Antiqua"/>
        </w:rPr>
        <w:t>Weng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om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yoder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ngrenosu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94-5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4" w:name="OLE_LINK170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469767</w:t>
      </w:r>
      <w:bookmarkEnd w:id="34"/>
      <w:r w:rsidRPr="00BA3754">
        <w:rPr>
          <w:rFonts w:ascii="Book Antiqua" w:hAnsi="Book Antiqua"/>
        </w:rPr>
        <w:t>]</w:t>
      </w:r>
    </w:p>
    <w:p w14:paraId="0958940E" w14:textId="13B4748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ominag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suchiy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zusa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r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hi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e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tsu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wa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y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ko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e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r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terat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ter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83-19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5" w:name="OLE_LINK23"/>
      <w:bookmarkStart w:id="36" w:name="OLE_LINK26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448835</w:t>
      </w:r>
      <w:bookmarkEnd w:id="35"/>
      <w:bookmarkEnd w:id="36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2169/internalmedicine.4437-20]</w:t>
      </w:r>
    </w:p>
    <w:p w14:paraId="26349283" w14:textId="2FAC224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uusk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T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ajalaht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järv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ä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spe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1-1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8152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199408000-00007]</w:t>
      </w:r>
    </w:p>
    <w:p w14:paraId="49E5729F" w14:textId="0A72A3D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sht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nduel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Q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ssot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el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t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z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dg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n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atti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st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ess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v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-Ye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llow-u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io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02-40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7" w:name="OLE_LINK171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922257</w:t>
      </w:r>
      <w:bookmarkEnd w:id="37"/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10.1097/MPG.0000000000001729</w:t>
      </w:r>
      <w:r w:rsidRPr="00BA3754">
        <w:rPr>
          <w:rFonts w:ascii="Book Antiqua" w:hAnsi="Book Antiqua"/>
        </w:rPr>
        <w:t>]</w:t>
      </w:r>
    </w:p>
    <w:p w14:paraId="026B1F19" w14:textId="132635D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Basser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siliausk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sse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iment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ff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k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ipapilla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ul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(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Y)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05-5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8" w:name="OLE_LINK172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719598</w:t>
      </w:r>
      <w:bookmarkEnd w:id="38"/>
      <w:r w:rsidRPr="00BA3754">
        <w:rPr>
          <w:rFonts w:ascii="Book Antiqua" w:hAnsi="Book Antiqua"/>
        </w:rPr>
        <w:t>]</w:t>
      </w:r>
    </w:p>
    <w:p w14:paraId="6294B3AF" w14:textId="53EFAE5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Ebach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derheyd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lli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ens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flam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5-4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84852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2/ibd.21347]</w:t>
      </w:r>
    </w:p>
    <w:p w14:paraId="7DBE23DA" w14:textId="7D464FB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utt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L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eint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in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flam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24-13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9" w:name="OLE_LINK173"/>
      <w:bookmarkStart w:id="40" w:name="OLE_LINK17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983984</w:t>
      </w:r>
      <w:bookmarkEnd w:id="39"/>
      <w:bookmarkEnd w:id="40"/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10.1097/MIB.0000000000000100</w:t>
      </w:r>
      <w:r w:rsidRPr="00BA3754">
        <w:rPr>
          <w:rFonts w:ascii="Book Antiqua" w:hAnsi="Book Antiqua"/>
        </w:rPr>
        <w:t>]</w:t>
      </w:r>
    </w:p>
    <w:p w14:paraId="02726CE4" w14:textId="7319046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buquteish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ut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volve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Worl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28-19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0864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748/wjg.v25.i16.1928]</w:t>
      </w:r>
    </w:p>
    <w:p w14:paraId="7AC822B1" w14:textId="7B747F0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Vols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retz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r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mi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u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7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3-3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686340]</w:t>
      </w:r>
    </w:p>
    <w:p w14:paraId="6AE7E586" w14:textId="7403ACB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ahadev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U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t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i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-apprai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tinc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istopath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0-5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12123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46/j.1365-2559.2002.01416.x]</w:t>
      </w:r>
    </w:p>
    <w:p w14:paraId="5D5D34F2" w14:textId="106F8F6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D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ato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uss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mu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ldass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iccol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equenc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rel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92-3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3679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MPG.0b013e31812e95e1]</w:t>
      </w:r>
    </w:p>
    <w:p w14:paraId="5BC51E13" w14:textId="5779533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onnenber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urn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orbi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osinophil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13-615.e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06815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cgh.2020.02.015]</w:t>
      </w:r>
    </w:p>
    <w:p w14:paraId="341FA9E7" w14:textId="701CED8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osendorff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C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ie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44-34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0397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36/gut.8.4.344]</w:t>
      </w:r>
    </w:p>
    <w:p w14:paraId="3DC5C515" w14:textId="0D35728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nuds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par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0729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1/jama.1967.03130020086028]</w:t>
      </w:r>
    </w:p>
    <w:p w14:paraId="67267903" w14:textId="18442AD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ristoph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L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t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rb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lationshi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n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Inter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7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71-97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76962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7326/0003-4819-70-5-971]</w:t>
      </w:r>
    </w:p>
    <w:p w14:paraId="49FD65BF" w14:textId="1BEE1CF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Zimmerm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senblu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th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intes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Endos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8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8-2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48971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s0016-5107(84)72424-2]</w:t>
      </w:r>
    </w:p>
    <w:p w14:paraId="19351B51" w14:textId="1516115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Izaw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</w:t>
      </w:r>
      <w:r w:rsidRPr="002C0363">
        <w:rPr>
          <w:rFonts w:ascii="Book Antiqua" w:hAnsi="Book Antiqua"/>
        </w:rPr>
        <w:t>,</w:t>
      </w:r>
      <w:r w:rsidR="002C0363" w:rsidRP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gay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namo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a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i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r w:rsidR="002C0363">
        <w:rPr>
          <w:rFonts w:ascii="Book Antiqua" w:hAnsi="Book Antiqua"/>
        </w:rPr>
        <w:t xml:space="preserve"> </w:t>
      </w:r>
      <w:r w:rsidRPr="002C0363">
        <w:rPr>
          <w:rFonts w:ascii="Book Antiqua" w:hAnsi="Book Antiqua"/>
          <w:i/>
          <w:iCs/>
        </w:rPr>
        <w:t>Prog</w:t>
      </w:r>
      <w:r w:rsidR="002C0363" w:rsidRPr="002C0363">
        <w:rPr>
          <w:rFonts w:ascii="Book Antiqua" w:hAnsi="Book Antiqua"/>
          <w:i/>
          <w:iCs/>
        </w:rPr>
        <w:t xml:space="preserve"> </w:t>
      </w:r>
      <w:r w:rsidRPr="002C0363">
        <w:rPr>
          <w:rFonts w:ascii="Book Antiqua" w:hAnsi="Book Antiqua"/>
          <w:i/>
          <w:iCs/>
        </w:rPr>
        <w:t>Digest</w:t>
      </w:r>
      <w:r w:rsidR="002C0363" w:rsidRPr="002C0363">
        <w:rPr>
          <w:rFonts w:ascii="Book Antiqua" w:hAnsi="Book Antiqua"/>
          <w:i/>
          <w:iCs/>
        </w:rPr>
        <w:t xml:space="preserve"> </w:t>
      </w:r>
      <w:r w:rsidRPr="002C0363">
        <w:rPr>
          <w:rFonts w:ascii="Book Antiqua" w:hAnsi="Book Antiqua"/>
          <w:i/>
          <w:iCs/>
        </w:rPr>
        <w:t>Endos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2C0363">
        <w:rPr>
          <w:rFonts w:ascii="Book Antiqua" w:hAnsi="Book Antiqua"/>
          <w:b/>
          <w:bCs/>
        </w:rPr>
        <w:t>8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4-95</w:t>
      </w:r>
    </w:p>
    <w:p w14:paraId="2565BE7B" w14:textId="73ED487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onish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j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</w:t>
      </w:r>
      <w:r w:rsidR="002A1327">
        <w:rPr>
          <w:rFonts w:ascii="Book Antiqua" w:hAnsi="Book Antiqua" w:hint="eastAsia"/>
        </w:rPr>
        <w:t>.</w:t>
      </w:r>
      <w:r w:rsidR="002C0363">
        <w:rPr>
          <w:rFonts w:ascii="Book Antiqua" w:hAnsi="Book Antiqua"/>
        </w:rPr>
        <w:t xml:space="preserve"> </w:t>
      </w:r>
      <w:bookmarkStart w:id="41" w:name="OLE_LINK175"/>
      <w:bookmarkStart w:id="42" w:name="OLE_LINK176"/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ght-sid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nusu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bookmarkEnd w:id="41"/>
      <w:bookmarkEnd w:id="42"/>
      <w:r w:rsidR="002C0363">
        <w:rPr>
          <w:rFonts w:ascii="Book Antiqua" w:hAnsi="Book Antiqua"/>
        </w:rPr>
        <w:t xml:space="preserve"> </w:t>
      </w:r>
      <w:r w:rsidRPr="002A1327">
        <w:rPr>
          <w:rFonts w:ascii="Book Antiqua" w:hAnsi="Book Antiqua"/>
          <w:i/>
        </w:rPr>
        <w:t>Chiba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Med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Assoc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Mag</w:t>
      </w:r>
      <w:r w:rsidR="002C0363">
        <w:rPr>
          <w:rFonts w:ascii="Book Antiqua" w:hAnsi="Book Antiqua"/>
          <w:i/>
        </w:rPr>
        <w:t xml:space="preserve"> </w:t>
      </w:r>
      <w:r w:rsidRPr="00BA3754">
        <w:rPr>
          <w:rFonts w:ascii="Book Antiqua" w:hAnsi="Book Antiqua"/>
        </w:rPr>
        <w:t>1998;</w:t>
      </w:r>
      <w:r w:rsidR="002C0363">
        <w:rPr>
          <w:rFonts w:ascii="Book Antiqua" w:hAnsi="Book Antiqua"/>
        </w:rPr>
        <w:t xml:space="preserve"> </w:t>
      </w:r>
      <w:r w:rsidRPr="002A1327">
        <w:rPr>
          <w:rFonts w:ascii="Book Antiqua" w:hAnsi="Book Antiqua"/>
          <w:b/>
        </w:rPr>
        <w:t>5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3-144</w:t>
      </w:r>
    </w:p>
    <w:p w14:paraId="4B49362C" w14:textId="65194D3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igash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na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</w:t>
      </w:r>
      <w:r w:rsidR="002A1327">
        <w:rPr>
          <w:rFonts w:ascii="Book Antiqua" w:hAnsi="Book Antiqua" w:hint="eastAsi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bin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J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Japan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Surg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Assoc</w:t>
      </w:r>
      <w:r w:rsidR="002C0363">
        <w:rPr>
          <w:rFonts w:ascii="Book Antiqua" w:hAnsi="Book Antiqua"/>
        </w:rPr>
        <w:t xml:space="preserve"> </w:t>
      </w:r>
      <w:r w:rsidR="002A1327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="002A1327" w:rsidRPr="002A1327">
        <w:rPr>
          <w:rFonts w:ascii="Book Antiqua" w:hAnsi="Book Antiqua"/>
          <w:b/>
        </w:rPr>
        <w:t>6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3-146</w:t>
      </w:r>
    </w:p>
    <w:p w14:paraId="52B00662" w14:textId="3CA049C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Iked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zu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</w:t>
      </w:r>
      <w:r w:rsidR="002A1327">
        <w:rPr>
          <w:rFonts w:ascii="Book Antiqua" w:hAnsi="Book Antiqua" w:hint="eastAsi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emorrhag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r w:rsidR="002C0363">
        <w:rPr>
          <w:rFonts w:ascii="Book Antiqua" w:hAnsi="Book Antiqua"/>
        </w:rPr>
        <w:t xml:space="preserve"> </w:t>
      </w:r>
      <w:r w:rsidR="002A1327" w:rsidRPr="002A1327">
        <w:rPr>
          <w:rFonts w:ascii="Book Antiqua" w:hAnsi="Book Antiqua"/>
          <w:i/>
        </w:rPr>
        <w:t>J</w:t>
      </w:r>
      <w:r w:rsidR="002C0363">
        <w:rPr>
          <w:rFonts w:ascii="Book Antiqua" w:hAnsi="Book Antiqua"/>
          <w:i/>
        </w:rPr>
        <w:t xml:space="preserve"> </w:t>
      </w:r>
      <w:r w:rsidR="002A1327" w:rsidRPr="002A1327">
        <w:rPr>
          <w:rFonts w:ascii="Book Antiqua" w:hAnsi="Book Antiqua"/>
          <w:i/>
        </w:rPr>
        <w:t>Kushiro</w:t>
      </w:r>
      <w:r w:rsidR="002C0363">
        <w:rPr>
          <w:rFonts w:ascii="Book Antiqua" w:hAnsi="Book Antiqua"/>
          <w:i/>
        </w:rPr>
        <w:t xml:space="preserve"> </w:t>
      </w:r>
      <w:r w:rsidR="002A1327" w:rsidRPr="002A1327">
        <w:rPr>
          <w:rFonts w:ascii="Book Antiqua" w:hAnsi="Book Antiqua"/>
          <w:i/>
        </w:rPr>
        <w:t>City</w:t>
      </w:r>
      <w:r w:rsidR="002C0363">
        <w:rPr>
          <w:rFonts w:ascii="Book Antiqua" w:hAnsi="Book Antiqua"/>
          <w:i/>
        </w:rPr>
        <w:t xml:space="preserve"> </w:t>
      </w:r>
      <w:r w:rsidR="002A1327" w:rsidRPr="002A1327">
        <w:rPr>
          <w:rFonts w:ascii="Book Antiqua" w:hAnsi="Book Antiqua"/>
          <w:i/>
        </w:rPr>
        <w:t>Gen</w:t>
      </w:r>
      <w:r w:rsidR="002C0363">
        <w:rPr>
          <w:rFonts w:ascii="Book Antiqua" w:hAnsi="Book Antiqua"/>
        </w:rPr>
        <w:t xml:space="preserve"> </w:t>
      </w:r>
      <w:r w:rsidR="002A1327">
        <w:rPr>
          <w:rFonts w:ascii="Book Antiqua" w:hAnsi="Book Antiqua"/>
        </w:rPr>
        <w:t>2000;</w:t>
      </w:r>
      <w:r w:rsidR="002C0363">
        <w:rPr>
          <w:rFonts w:ascii="Book Antiqua" w:hAnsi="Book Antiqua"/>
        </w:rPr>
        <w:t xml:space="preserve"> </w:t>
      </w:r>
      <w:r w:rsidR="002A1327" w:rsidRPr="002A1327">
        <w:rPr>
          <w:rFonts w:ascii="Book Antiqua" w:hAnsi="Book Antiqua"/>
          <w:b/>
        </w:rPr>
        <w:t>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9-133</w:t>
      </w:r>
    </w:p>
    <w:p w14:paraId="45F1B39F" w14:textId="3C51EA0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urok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g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gane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tsu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tatsu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r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95-5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8633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12328-019-01082-7]</w:t>
      </w:r>
    </w:p>
    <w:p w14:paraId="6484A251" w14:textId="1D28E411" w:rsidR="00BA3754" w:rsidRPr="00955EBC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4</w:t>
      </w:r>
      <w:r w:rsidR="002C0363">
        <w:rPr>
          <w:rFonts w:ascii="Book Antiqua" w:hAnsi="Book Antiqua"/>
        </w:rPr>
        <w:t xml:space="preserve"> </w:t>
      </w:r>
      <w:r w:rsidR="00955EBC" w:rsidRPr="00955EBC">
        <w:rPr>
          <w:rFonts w:ascii="Book Antiqua" w:hAnsi="Book Antiqua"/>
          <w:b/>
          <w:bCs/>
        </w:rPr>
        <w:t>Asakawa</w:t>
      </w:r>
      <w:r w:rsidR="002C0363">
        <w:rPr>
          <w:rFonts w:ascii="Book Antiqua" w:hAnsi="Book Antiqua"/>
          <w:b/>
          <w:bCs/>
        </w:rPr>
        <w:t xml:space="preserve"> </w:t>
      </w:r>
      <w:r w:rsidR="00955EBC" w:rsidRPr="00955EBC">
        <w:rPr>
          <w:rFonts w:ascii="Book Antiqua" w:hAnsi="Book Antiqua"/>
          <w:b/>
          <w:bCs/>
        </w:rPr>
        <w:t>A</w:t>
      </w:r>
      <w:r w:rsidR="00955EBC" w:rsidRPr="00955EBC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Kojima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Y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Fujii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E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Ohtaka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M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Shimazaki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R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Sato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T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Nakamura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T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Morozumi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A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Akahane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Y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Fujino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MA.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Case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ulcerative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colitis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associated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oesophageal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ulcer.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r w:rsidR="00955EBC" w:rsidRPr="00955EBC">
        <w:rPr>
          <w:rFonts w:ascii="Book Antiqua" w:hAnsi="Book Antiqua"/>
          <w:bCs/>
          <w:i/>
        </w:rPr>
        <w:t>Int</w:t>
      </w:r>
      <w:r w:rsidR="002C0363">
        <w:rPr>
          <w:rFonts w:ascii="Book Antiqua" w:hAnsi="Book Antiqua"/>
          <w:bCs/>
          <w:i/>
        </w:rPr>
        <w:t xml:space="preserve"> </w:t>
      </w:r>
      <w:r w:rsidR="00955EBC" w:rsidRPr="00955EBC">
        <w:rPr>
          <w:rFonts w:ascii="Book Antiqua" w:hAnsi="Book Antiqua"/>
          <w:bCs/>
          <w:i/>
        </w:rPr>
        <w:t>Med</w:t>
      </w:r>
      <w:r w:rsidR="002C0363">
        <w:rPr>
          <w:rFonts w:ascii="Book Antiqua" w:hAnsi="Book Antiqua"/>
          <w:bCs/>
          <w:i/>
        </w:rPr>
        <w:t xml:space="preserve"> </w:t>
      </w:r>
      <w:r w:rsidR="00955EBC" w:rsidRPr="00955EBC">
        <w:rPr>
          <w:rFonts w:ascii="Book Antiqua" w:hAnsi="Book Antiqua"/>
          <w:bCs/>
          <w:i/>
        </w:rPr>
        <w:t>Res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2000;</w:t>
      </w:r>
      <w:r w:rsidR="002C0363">
        <w:rPr>
          <w:rFonts w:ascii="Book Antiqua" w:hAnsi="Book Antiqua" w:hint="eastAsia"/>
          <w:bCs/>
        </w:rPr>
        <w:t xml:space="preserve"> </w:t>
      </w:r>
      <w:r w:rsidR="00955EBC" w:rsidRPr="00955EBC">
        <w:rPr>
          <w:rFonts w:ascii="Book Antiqua" w:hAnsi="Book Antiqua"/>
          <w:b/>
          <w:bCs/>
        </w:rPr>
        <w:t>28</w:t>
      </w:r>
      <w:r w:rsidR="00955EBC" w:rsidRPr="00955EBC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191-</w:t>
      </w:r>
      <w:r w:rsidR="00955EBC">
        <w:rPr>
          <w:rFonts w:ascii="Book Antiqua" w:hAnsi="Book Antiqua" w:hint="eastAsia"/>
          <w:bCs/>
        </w:rPr>
        <w:t>19</w:t>
      </w:r>
      <w:r w:rsidR="00955EBC">
        <w:rPr>
          <w:rFonts w:ascii="Book Antiqua" w:hAnsi="Book Antiqua"/>
          <w:bCs/>
        </w:rPr>
        <w:t>6</w:t>
      </w:r>
      <w:r w:rsidR="002C0363">
        <w:rPr>
          <w:rFonts w:ascii="Book Antiqua" w:hAnsi="Book Antiqua"/>
          <w:bCs/>
        </w:rPr>
        <w:t xml:space="preserve"> </w:t>
      </w:r>
      <w:r w:rsidR="00955EBC">
        <w:rPr>
          <w:rFonts w:ascii="Book Antiqua" w:hAnsi="Book Antiqua" w:hint="eastAsia"/>
          <w:bCs/>
        </w:rPr>
        <w:t>[</w:t>
      </w:r>
      <w:r w:rsidR="00955EBC" w:rsidRPr="00955EBC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11014327</w:t>
      </w:r>
      <w:r w:rsidR="002C0363">
        <w:rPr>
          <w:rFonts w:ascii="Book Antiqua" w:hAnsi="Book Antiqua" w:hint="eastAsia"/>
          <w:bCs/>
        </w:rPr>
        <w:t xml:space="preserve"> </w:t>
      </w:r>
      <w:r w:rsidR="00955EBC">
        <w:rPr>
          <w:rFonts w:ascii="Book Antiqua" w:hAnsi="Book Antiqua" w:hint="eastAsia"/>
          <w:bCs/>
        </w:rPr>
        <w:t>DOI</w:t>
      </w:r>
      <w:r w:rsidR="00955EBC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955EBC">
        <w:rPr>
          <w:rFonts w:ascii="Book Antiqua" w:hAnsi="Book Antiqua"/>
          <w:bCs/>
        </w:rPr>
        <w:t>10.1177/147323000002800405</w:t>
      </w:r>
      <w:r w:rsidR="00955EBC">
        <w:rPr>
          <w:rFonts w:ascii="Book Antiqua" w:hAnsi="Book Antiqua" w:hint="eastAsia"/>
          <w:bCs/>
        </w:rPr>
        <w:t>]</w:t>
      </w:r>
    </w:p>
    <w:p w14:paraId="4F53E92C" w14:textId="629DA3A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t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uraka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k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mat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bookmarkStart w:id="43" w:name="OLE_LINK177"/>
      <w:bookmarkStart w:id="44" w:name="OLE_LINK178"/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bin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</w:t>
      </w:r>
      <w:bookmarkEnd w:id="43"/>
      <w:bookmarkEnd w:id="44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  <w:i/>
        </w:rPr>
        <w:t xml:space="preserve"> </w:t>
      </w:r>
      <w:r w:rsidRPr="00D668D6">
        <w:rPr>
          <w:rFonts w:ascii="Book Antiqua" w:hAnsi="Book Antiqua"/>
          <w:i/>
        </w:rPr>
        <w:t>Prog</w:t>
      </w:r>
      <w:r w:rsidR="002C0363">
        <w:rPr>
          <w:rFonts w:ascii="Book Antiqua" w:hAnsi="Book Antiqua"/>
          <w:i/>
        </w:rPr>
        <w:t xml:space="preserve"> </w:t>
      </w:r>
      <w:r w:rsidRPr="00D668D6">
        <w:rPr>
          <w:rFonts w:ascii="Book Antiqua" w:hAnsi="Book Antiqua"/>
          <w:i/>
        </w:rPr>
        <w:t>Digest</w:t>
      </w:r>
      <w:r w:rsidR="002C0363">
        <w:rPr>
          <w:rFonts w:ascii="Book Antiqua" w:hAnsi="Book Antiqua"/>
          <w:i/>
        </w:rPr>
        <w:t xml:space="preserve"> </w:t>
      </w:r>
      <w:r w:rsidRPr="00D668D6">
        <w:rPr>
          <w:rFonts w:ascii="Book Antiqua" w:hAnsi="Book Antiqua"/>
          <w:i/>
        </w:rPr>
        <w:t>Endosc</w:t>
      </w:r>
      <w:r w:rsidR="002C0363">
        <w:rPr>
          <w:rFonts w:ascii="Book Antiqua" w:hAnsi="Book Antiqua"/>
        </w:rPr>
        <w:t xml:space="preserve"> </w:t>
      </w:r>
      <w:r w:rsidR="00D668D6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="00D668D6" w:rsidRPr="00D668D6">
        <w:rPr>
          <w:rFonts w:ascii="Book Antiqua" w:hAnsi="Book Antiqua"/>
          <w:b/>
        </w:rPr>
        <w:t>6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0-91</w:t>
      </w:r>
    </w:p>
    <w:p w14:paraId="61251E77" w14:textId="7C7BB7B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isab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T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ya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nomiy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hih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gah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ke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wash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g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ta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ur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lationshi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uch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Endos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8-27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11754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3-1661.2010.01006.x]</w:t>
      </w:r>
    </w:p>
    <w:p w14:paraId="680EA121" w14:textId="5F07E9D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reen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nowit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ch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tra-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edicine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(Baltimore)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7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01-4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579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792-197609000-00004]</w:t>
      </w:r>
    </w:p>
    <w:p w14:paraId="14487064" w14:textId="2C78CA1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Ikeuch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shiga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ch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ib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nag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ma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uch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Worl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913-591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00706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748/wjg.v12.i36.5913]</w:t>
      </w:r>
    </w:p>
    <w:p w14:paraId="3A0C7A67" w14:textId="19F5C24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aed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2C0363">
        <w:rPr>
          <w:rFonts w:ascii="Book Antiqua" w:hAnsi="Book Antiqua"/>
        </w:rPr>
        <w:t>,</w:t>
      </w:r>
      <w:r w:rsidR="002C0363" w:rsidRP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oyag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kisa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bookmarkStart w:id="45" w:name="OLE_LINK179"/>
      <w:bookmarkStart w:id="46" w:name="OLE_LINK180"/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bookmarkEnd w:id="45"/>
      <w:bookmarkEnd w:id="46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56CCD">
        <w:rPr>
          <w:rFonts w:ascii="Book Antiqua" w:hAnsi="Book Antiqua"/>
          <w:i/>
        </w:rPr>
        <w:t>Digest</w:t>
      </w:r>
      <w:r w:rsidR="002C0363">
        <w:rPr>
          <w:rFonts w:ascii="Book Antiqua" w:hAnsi="Book Antiqua"/>
          <w:i/>
        </w:rPr>
        <w:t xml:space="preserve"> </w:t>
      </w:r>
      <w:r w:rsidRPr="00656CCD">
        <w:rPr>
          <w:rFonts w:ascii="Book Antiqua" w:hAnsi="Book Antiqua"/>
          <w:i/>
        </w:rPr>
        <w:t>Endosc</w:t>
      </w:r>
      <w:r w:rsidR="00656CCD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="00656CCD" w:rsidRPr="00656CCD">
        <w:rPr>
          <w:rFonts w:ascii="Book Antiqua" w:hAnsi="Book Antiqua"/>
          <w:b/>
        </w:rPr>
        <w:t>1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-203</w:t>
      </w:r>
    </w:p>
    <w:p w14:paraId="0BC0A59A" w14:textId="14F1650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Uchin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keu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nd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es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m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te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comit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ytomegalovir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activ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t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Tod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1-32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9654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95-012-0329-z]</w:t>
      </w:r>
    </w:p>
    <w:p w14:paraId="789DB2CC" w14:textId="550DE5C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o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is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iximab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rapy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teratur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tes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3-27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073943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5217/ir.2018.00122]</w:t>
      </w:r>
    </w:p>
    <w:p w14:paraId="54E1429B" w14:textId="6751D0D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Yan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Q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Worl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a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847-385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95386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2998/wjcc.v8.i17.3847]</w:t>
      </w:r>
    </w:p>
    <w:p w14:paraId="60C50FF2" w14:textId="140F0D8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u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Q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um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edicine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(Baltimore)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150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47" w:name="OLE_LINK181"/>
      <w:bookmarkStart w:id="48" w:name="OLE_LINK182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0946342</w:t>
      </w:r>
      <w:bookmarkEnd w:id="47"/>
      <w:bookmarkEnd w:id="48"/>
      <w:r w:rsidR="002C0363">
        <w:rPr>
          <w:rFonts w:ascii="Book Antiqua" w:hAnsi="Book Antiqua"/>
        </w:rPr>
        <w:t xml:space="preserve"> </w:t>
      </w:r>
      <w:r w:rsidR="00263126" w:rsidRPr="00263126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263126" w:rsidRPr="00263126">
        <w:rPr>
          <w:rFonts w:ascii="Book Antiqua" w:hAnsi="Book Antiqua"/>
        </w:rPr>
        <w:t>10.1097/MD.0000000000015035</w:t>
      </w:r>
      <w:r w:rsidRPr="00BA3754">
        <w:rPr>
          <w:rFonts w:ascii="Book Antiqua" w:hAnsi="Book Antiqua"/>
        </w:rPr>
        <w:t>]</w:t>
      </w:r>
    </w:p>
    <w:p w14:paraId="03019660" w14:textId="7CC682B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arcí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Gavilá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DC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óp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eg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ánch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volvemen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Esp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Enfer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0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35-53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5301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7235/reed.2017.4685/2016]</w:t>
      </w:r>
    </w:p>
    <w:p w14:paraId="6EF2A415" w14:textId="5E39197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ufm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derho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u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y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c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ente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09-12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49" w:name="OLE_LINK183"/>
      <w:bookmarkStart w:id="50" w:name="OLE_LINK18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219802</w:t>
      </w:r>
      <w:bookmarkEnd w:id="49"/>
      <w:bookmarkEnd w:id="50"/>
      <w:r w:rsidRPr="00BA3754">
        <w:rPr>
          <w:rFonts w:ascii="Book Antiqua" w:hAnsi="Book Antiqua"/>
        </w:rPr>
        <w:t>]</w:t>
      </w:r>
    </w:p>
    <w:p w14:paraId="6D8DB735" w14:textId="003C06F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nnes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rus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scegli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mbar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emen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do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rdi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ll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riull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t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nente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llow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89-119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38969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23/a:1026688526551]</w:t>
      </w:r>
    </w:p>
    <w:p w14:paraId="70BA6DA7" w14:textId="723B87DC" w:rsidR="00BA3754" w:rsidRPr="004F0541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7</w:t>
      </w:r>
      <w:r w:rsidR="002C0363">
        <w:rPr>
          <w:rFonts w:ascii="Book Antiqua" w:hAnsi="Book Antiqua"/>
        </w:rPr>
        <w:t xml:space="preserve"> </w:t>
      </w:r>
      <w:r w:rsidR="004F0541" w:rsidRPr="004F0541">
        <w:rPr>
          <w:rFonts w:ascii="Book Antiqua" w:hAnsi="Book Antiqua"/>
          <w:b/>
          <w:bCs/>
        </w:rPr>
        <w:t>Sonnenberg</w:t>
      </w:r>
      <w:r w:rsidR="002C0363">
        <w:rPr>
          <w:rFonts w:ascii="Book Antiqua" w:hAnsi="Book Antiqua"/>
          <w:b/>
          <w:bCs/>
        </w:rPr>
        <w:t xml:space="preserve"> </w:t>
      </w:r>
      <w:r w:rsidR="004F0541" w:rsidRPr="004F0541">
        <w:rPr>
          <w:rFonts w:ascii="Book Antiqua" w:hAnsi="Book Antiqua"/>
          <w:b/>
          <w:bCs/>
        </w:rPr>
        <w:t>A</w:t>
      </w:r>
      <w:r w:rsidR="004F0541" w:rsidRPr="004F0541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Melton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SD,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Genta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RM.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Frequent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occurrence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gastritis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duodenitis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patients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bowel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disease.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  <w:i/>
        </w:rPr>
        <w:t>Inflamm</w:t>
      </w:r>
      <w:r w:rsidR="002C0363">
        <w:rPr>
          <w:rFonts w:ascii="Book Antiqua" w:hAnsi="Book Antiqua"/>
          <w:bCs/>
          <w:i/>
        </w:rPr>
        <w:t xml:space="preserve"> </w:t>
      </w:r>
      <w:r w:rsidR="004F0541" w:rsidRPr="004F0541">
        <w:rPr>
          <w:rFonts w:ascii="Book Antiqua" w:hAnsi="Book Antiqua"/>
          <w:bCs/>
          <w:i/>
        </w:rPr>
        <w:t>Bowel</w:t>
      </w:r>
      <w:r w:rsidR="002C0363">
        <w:rPr>
          <w:rFonts w:ascii="Book Antiqua" w:hAnsi="Book Antiqua"/>
          <w:bCs/>
          <w:i/>
        </w:rPr>
        <w:t xml:space="preserve"> </w:t>
      </w:r>
      <w:r w:rsidR="004F0541" w:rsidRPr="004F0541">
        <w:rPr>
          <w:rFonts w:ascii="Book Antiqua" w:hAnsi="Book Antiqua"/>
          <w:bCs/>
          <w:i/>
        </w:rPr>
        <w:t>Dis</w:t>
      </w:r>
      <w:r w:rsidR="002C0363">
        <w:rPr>
          <w:rFonts w:ascii="Book Antiqua" w:hAnsi="Book Antiqua"/>
          <w:bCs/>
        </w:rPr>
        <w:t xml:space="preserve"> </w:t>
      </w:r>
      <w:r w:rsidR="004F0541">
        <w:rPr>
          <w:rFonts w:ascii="Book Antiqua" w:hAnsi="Book Antiqua"/>
          <w:bCs/>
        </w:rPr>
        <w:t>2011</w:t>
      </w:r>
      <w:r w:rsidR="004F0541" w:rsidRPr="004F0541">
        <w:rPr>
          <w:rFonts w:ascii="Book Antiqua" w:hAnsi="Book Antiqua"/>
          <w:bCs/>
        </w:rPr>
        <w:t>;</w:t>
      </w:r>
      <w:r w:rsidR="002C0363">
        <w:rPr>
          <w:rFonts w:ascii="Book Antiqua" w:hAnsi="Book Antiqua" w:hint="eastAsia"/>
          <w:bCs/>
        </w:rPr>
        <w:t xml:space="preserve"> </w:t>
      </w:r>
      <w:r w:rsidR="004F0541" w:rsidRPr="004F0541">
        <w:rPr>
          <w:rFonts w:ascii="Book Antiqua" w:hAnsi="Book Antiqua"/>
          <w:b/>
          <w:bCs/>
        </w:rPr>
        <w:t>17</w:t>
      </w:r>
      <w:r w:rsidR="004F0541" w:rsidRPr="004F0541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4F0541">
        <w:rPr>
          <w:rFonts w:ascii="Book Antiqua" w:hAnsi="Book Antiqua"/>
          <w:bCs/>
        </w:rPr>
        <w:t>39-44</w:t>
      </w:r>
      <w:r w:rsidR="002C0363">
        <w:rPr>
          <w:rFonts w:ascii="Book Antiqua" w:hAnsi="Book Antiqua"/>
          <w:bCs/>
        </w:rPr>
        <w:t xml:space="preserve"> </w:t>
      </w:r>
      <w:r w:rsidR="004F0541">
        <w:rPr>
          <w:rFonts w:ascii="Book Antiqua" w:hAnsi="Book Antiqua" w:hint="eastAsia"/>
          <w:bCs/>
        </w:rPr>
        <w:t>[</w:t>
      </w:r>
      <w:r w:rsidR="004F0541" w:rsidRPr="004F0541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20848539</w:t>
      </w:r>
      <w:r w:rsidR="002C0363">
        <w:rPr>
          <w:rFonts w:ascii="Book Antiqua" w:hAnsi="Book Antiqua" w:hint="eastAsia"/>
          <w:bCs/>
        </w:rPr>
        <w:t xml:space="preserve"> </w:t>
      </w:r>
      <w:r w:rsidR="004F0541">
        <w:rPr>
          <w:rFonts w:ascii="Book Antiqua" w:hAnsi="Book Antiqua" w:hint="eastAsia"/>
          <w:bCs/>
        </w:rPr>
        <w:t>DOI</w:t>
      </w:r>
      <w:r w:rsidR="004F0541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4F0541">
        <w:rPr>
          <w:rFonts w:ascii="Book Antiqua" w:hAnsi="Book Antiqua"/>
          <w:bCs/>
        </w:rPr>
        <w:t>10.1002/ibd.21356</w:t>
      </w:r>
      <w:r w:rsidR="004F0541">
        <w:rPr>
          <w:rFonts w:ascii="Book Antiqua" w:hAnsi="Book Antiqua" w:hint="eastAsia"/>
          <w:bCs/>
        </w:rPr>
        <w:t>]</w:t>
      </w:r>
    </w:p>
    <w:p w14:paraId="3B0D942F" w14:textId="44DC34E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Kenn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pel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rpholog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ops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72-167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9626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PAS.0b013e3181f3de93]</w:t>
      </w:r>
    </w:p>
    <w:p w14:paraId="12FA93F0" w14:textId="66DCCF8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h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z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p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zi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l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ogastroduoden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uch-a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astomos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flam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95-4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97255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2/ibd.20771]</w:t>
      </w:r>
    </w:p>
    <w:p w14:paraId="320A0EE4" w14:textId="6467C44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oentj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F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nau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ub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ng-ter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s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velo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n-ente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2-5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8585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MCG.0b013e3182582c1d]</w:t>
      </w:r>
    </w:p>
    <w:p w14:paraId="46EA1D37" w14:textId="259D4FF0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ulliv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rnetsov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ll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nass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nchim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c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s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mellaw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l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ops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dic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d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fractorine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u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7-17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65214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humpath.2017.06.006]</w:t>
      </w:r>
    </w:p>
    <w:p w14:paraId="1E6F9F66" w14:textId="205DEE21" w:rsidR="00BA3754" w:rsidRPr="00B878A3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2</w:t>
      </w:r>
      <w:r w:rsidR="002C0363">
        <w:rPr>
          <w:rFonts w:ascii="Book Antiqua" w:hAnsi="Book Antiqua"/>
        </w:rPr>
        <w:t xml:space="preserve"> </w:t>
      </w:r>
      <w:r w:rsidR="00B878A3" w:rsidRPr="00B878A3">
        <w:rPr>
          <w:rFonts w:ascii="Book Antiqua" w:hAnsi="Book Antiqua"/>
          <w:b/>
          <w:bCs/>
        </w:rPr>
        <w:t>Horjus</w:t>
      </w:r>
      <w:r w:rsidR="002C0363">
        <w:rPr>
          <w:rFonts w:ascii="Book Antiqua" w:hAnsi="Book Antiqua"/>
          <w:b/>
          <w:bCs/>
        </w:rPr>
        <w:t xml:space="preserve"> </w:t>
      </w:r>
      <w:r w:rsidR="00B878A3" w:rsidRPr="00B878A3">
        <w:rPr>
          <w:rFonts w:ascii="Book Antiqua" w:hAnsi="Book Antiqua"/>
          <w:b/>
          <w:bCs/>
        </w:rPr>
        <w:t>Talabur</w:t>
      </w:r>
      <w:r w:rsidR="002C0363">
        <w:rPr>
          <w:rFonts w:ascii="Book Antiqua" w:hAnsi="Book Antiqua"/>
          <w:b/>
          <w:bCs/>
        </w:rPr>
        <w:t xml:space="preserve"> </w:t>
      </w:r>
      <w:r w:rsidR="00B878A3" w:rsidRPr="00B878A3">
        <w:rPr>
          <w:rFonts w:ascii="Book Antiqua" w:hAnsi="Book Antiqua"/>
          <w:b/>
          <w:bCs/>
        </w:rPr>
        <w:t>Horje</w:t>
      </w:r>
      <w:r w:rsidR="002C0363">
        <w:rPr>
          <w:rFonts w:ascii="Book Antiqua" w:hAnsi="Book Antiqua"/>
          <w:b/>
          <w:bCs/>
        </w:rPr>
        <w:t xml:space="preserve"> </w:t>
      </w:r>
      <w:r w:rsidR="00B878A3" w:rsidRPr="00B878A3">
        <w:rPr>
          <w:rFonts w:ascii="Book Antiqua" w:hAnsi="Book Antiqua"/>
          <w:b/>
          <w:bCs/>
        </w:rPr>
        <w:t>CS</w:t>
      </w:r>
      <w:r w:rsidR="00B878A3" w:rsidRPr="00B878A3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Meijer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J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Rover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L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van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Lochem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EG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Groenen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MJ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Wahab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PJ.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Prevalence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Upper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Gastrointestinal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Lesion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at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Primary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Diagnosi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Adult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Bowel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Disease.</w:t>
      </w:r>
      <w:r w:rsidR="002C0363">
        <w:rPr>
          <w:rFonts w:ascii="Book Antiqua" w:hAnsi="Book Antiqua"/>
          <w:bCs/>
        </w:rPr>
        <w:t xml:space="preserve"> </w:t>
      </w:r>
      <w:r w:rsidR="00B878A3">
        <w:rPr>
          <w:rFonts w:ascii="Book Antiqua" w:hAnsi="Book Antiqua"/>
          <w:bCs/>
          <w:i/>
        </w:rPr>
        <w:t>Inflamm</w:t>
      </w:r>
      <w:r w:rsidR="002C0363">
        <w:rPr>
          <w:rFonts w:ascii="Book Antiqua" w:hAnsi="Book Antiqua"/>
          <w:bCs/>
          <w:i/>
        </w:rPr>
        <w:t xml:space="preserve"> </w:t>
      </w:r>
      <w:r w:rsidR="00B878A3">
        <w:rPr>
          <w:rFonts w:ascii="Book Antiqua" w:hAnsi="Book Antiqua"/>
          <w:bCs/>
          <w:i/>
        </w:rPr>
        <w:t>Bowel</w:t>
      </w:r>
      <w:r w:rsidR="002C0363">
        <w:rPr>
          <w:rFonts w:ascii="Book Antiqua" w:hAnsi="Book Antiqua"/>
          <w:bCs/>
          <w:i/>
        </w:rPr>
        <w:t xml:space="preserve"> </w:t>
      </w:r>
      <w:r w:rsidR="00B878A3">
        <w:rPr>
          <w:rFonts w:ascii="Book Antiqua" w:hAnsi="Book Antiqua"/>
          <w:bCs/>
          <w:i/>
        </w:rPr>
        <w:t>Dis</w:t>
      </w:r>
      <w:r w:rsidR="002C0363">
        <w:rPr>
          <w:rFonts w:ascii="Book Antiqua" w:hAnsi="Book Antiqua"/>
          <w:bCs/>
          <w:i/>
        </w:rPr>
        <w:t xml:space="preserve"> </w:t>
      </w:r>
      <w:r w:rsidR="00B878A3" w:rsidRPr="00B878A3">
        <w:rPr>
          <w:rFonts w:ascii="Book Antiqua" w:hAnsi="Book Antiqua"/>
          <w:bCs/>
        </w:rPr>
        <w:t>2016;</w:t>
      </w:r>
      <w:r w:rsidR="002C0363">
        <w:rPr>
          <w:rFonts w:ascii="Book Antiqua" w:hAnsi="Book Antiqua" w:hint="eastAsia"/>
          <w:bCs/>
        </w:rPr>
        <w:t xml:space="preserve"> </w:t>
      </w:r>
      <w:r w:rsidR="00B878A3" w:rsidRPr="00B878A3">
        <w:rPr>
          <w:rFonts w:ascii="Book Antiqua" w:hAnsi="Book Antiqua"/>
          <w:b/>
          <w:bCs/>
        </w:rPr>
        <w:t>22</w:t>
      </w:r>
      <w:r w:rsidR="00B878A3" w:rsidRPr="00B878A3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1896-</w:t>
      </w:r>
      <w:r w:rsidR="00B878A3">
        <w:rPr>
          <w:rFonts w:ascii="Book Antiqua" w:hAnsi="Book Antiqua" w:hint="eastAsia"/>
          <w:bCs/>
        </w:rPr>
        <w:t>1</w:t>
      </w:r>
      <w:r w:rsidR="00B878A3">
        <w:rPr>
          <w:rFonts w:ascii="Book Antiqua" w:hAnsi="Book Antiqua"/>
          <w:bCs/>
        </w:rPr>
        <w:t>901</w:t>
      </w:r>
      <w:r w:rsidR="002C0363">
        <w:rPr>
          <w:rFonts w:ascii="Book Antiqua" w:hAnsi="Book Antiqua"/>
          <w:bCs/>
        </w:rPr>
        <w:t xml:space="preserve"> </w:t>
      </w:r>
      <w:r w:rsidR="00B878A3">
        <w:rPr>
          <w:rFonts w:ascii="Book Antiqua" w:hAnsi="Book Antiqua" w:hint="eastAsia"/>
          <w:bCs/>
        </w:rPr>
        <w:t>[</w:t>
      </w:r>
      <w:r w:rsidR="00B878A3" w:rsidRPr="00B878A3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27057685</w:t>
      </w:r>
      <w:r w:rsidR="002C0363">
        <w:rPr>
          <w:rFonts w:ascii="Book Antiqua" w:hAnsi="Book Antiqua" w:hint="eastAsia"/>
          <w:bCs/>
        </w:rPr>
        <w:t xml:space="preserve"> </w:t>
      </w:r>
      <w:r w:rsidR="00B878A3">
        <w:rPr>
          <w:rFonts w:ascii="Book Antiqua" w:hAnsi="Book Antiqua" w:hint="eastAsia"/>
          <w:bCs/>
        </w:rPr>
        <w:t>DOI</w:t>
      </w:r>
      <w:r w:rsidR="00B878A3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B878A3">
        <w:rPr>
          <w:rFonts w:ascii="Book Antiqua" w:hAnsi="Book Antiqua"/>
          <w:bCs/>
        </w:rPr>
        <w:t>10.1097/MIB.0000000000000786</w:t>
      </w:r>
      <w:r w:rsidR="00B878A3">
        <w:rPr>
          <w:rFonts w:ascii="Book Antiqua" w:hAnsi="Book Antiqua" w:hint="eastAsia"/>
          <w:bCs/>
        </w:rPr>
        <w:t>]</w:t>
      </w:r>
    </w:p>
    <w:p w14:paraId="3B42CC6B" w14:textId="69BAE95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utr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rnvo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opath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relatio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Path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08-8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0789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ol.2017.06.007]</w:t>
      </w:r>
    </w:p>
    <w:p w14:paraId="0CA8FFD6" w14:textId="1941B1DD" w:rsidR="00BA3754" w:rsidRPr="005014E2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4</w:t>
      </w:r>
      <w:r w:rsidR="002C0363">
        <w:rPr>
          <w:rFonts w:ascii="Book Antiqua" w:hAnsi="Book Antiqua"/>
        </w:rPr>
        <w:t xml:space="preserve"> </w:t>
      </w:r>
      <w:r w:rsidR="005014E2" w:rsidRPr="005014E2">
        <w:rPr>
          <w:rFonts w:ascii="Book Antiqua" w:hAnsi="Book Antiqua"/>
          <w:b/>
          <w:bCs/>
        </w:rPr>
        <w:t>Parente</w:t>
      </w:r>
      <w:r w:rsidR="002C0363">
        <w:rPr>
          <w:rFonts w:ascii="Book Antiqua" w:hAnsi="Book Antiqua"/>
          <w:b/>
          <w:bCs/>
        </w:rPr>
        <w:t xml:space="preserve"> </w:t>
      </w:r>
      <w:r w:rsidR="005014E2" w:rsidRPr="005014E2">
        <w:rPr>
          <w:rFonts w:ascii="Book Antiqua" w:hAnsi="Book Antiqua"/>
          <w:b/>
          <w:bCs/>
        </w:rPr>
        <w:t>F</w:t>
      </w:r>
      <w:r w:rsidR="005014E2" w:rsidRPr="005014E2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Cucino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C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Bollani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S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mbesi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V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Maconi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G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Bonetto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S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Vago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L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Bianchi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Porro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G.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Focal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gastric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filtrates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bowel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diseases: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prevalence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mmunohistochemical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characteristics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diagnostic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role.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  <w:i/>
        </w:rPr>
        <w:t>Am</w:t>
      </w:r>
      <w:r w:rsidR="002C0363">
        <w:rPr>
          <w:rFonts w:ascii="Book Antiqua" w:hAnsi="Book Antiqua"/>
          <w:bCs/>
          <w:i/>
        </w:rPr>
        <w:t xml:space="preserve"> </w:t>
      </w:r>
      <w:r w:rsidR="005014E2" w:rsidRPr="005014E2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r w:rsidR="005014E2" w:rsidRPr="005014E2">
        <w:rPr>
          <w:rFonts w:ascii="Book Antiqua" w:hAnsi="Book Antiqua"/>
          <w:bCs/>
          <w:i/>
        </w:rPr>
        <w:t>Gastroenterol</w:t>
      </w:r>
      <w:r w:rsidR="002C0363">
        <w:rPr>
          <w:rFonts w:ascii="Book Antiqua" w:hAnsi="Book Antiqua"/>
          <w:bCs/>
        </w:rPr>
        <w:t xml:space="preserve"> </w:t>
      </w:r>
      <w:r w:rsidR="005014E2">
        <w:rPr>
          <w:rFonts w:ascii="Book Antiqua" w:hAnsi="Book Antiqua"/>
          <w:bCs/>
        </w:rPr>
        <w:t>2000</w:t>
      </w:r>
      <w:r w:rsidR="005014E2" w:rsidRPr="005014E2">
        <w:rPr>
          <w:rFonts w:ascii="Book Antiqua" w:hAnsi="Book Antiqua"/>
          <w:bCs/>
        </w:rPr>
        <w:t>;</w:t>
      </w:r>
      <w:r w:rsidR="002C0363">
        <w:rPr>
          <w:rFonts w:ascii="Book Antiqua" w:hAnsi="Book Antiqua" w:hint="eastAsia"/>
          <w:bCs/>
        </w:rPr>
        <w:t xml:space="preserve"> </w:t>
      </w:r>
      <w:r w:rsidR="005014E2">
        <w:rPr>
          <w:rFonts w:ascii="Book Antiqua" w:hAnsi="Book Antiqua"/>
          <w:bCs/>
        </w:rPr>
        <w:t>95</w:t>
      </w:r>
      <w:r w:rsidR="005014E2" w:rsidRPr="005014E2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705-</w:t>
      </w:r>
      <w:r w:rsidR="005014E2">
        <w:rPr>
          <w:rFonts w:ascii="Book Antiqua" w:hAnsi="Book Antiqua" w:hint="eastAsia"/>
          <w:bCs/>
        </w:rPr>
        <w:t>7</w:t>
      </w:r>
      <w:r w:rsidR="005014E2">
        <w:rPr>
          <w:rFonts w:ascii="Book Antiqua" w:hAnsi="Book Antiqua"/>
          <w:bCs/>
        </w:rPr>
        <w:t>11</w:t>
      </w:r>
      <w:r w:rsidR="002C0363">
        <w:rPr>
          <w:rFonts w:ascii="Book Antiqua" w:hAnsi="Book Antiqua"/>
          <w:bCs/>
        </w:rPr>
        <w:t xml:space="preserve"> </w:t>
      </w:r>
      <w:r w:rsidR="005014E2">
        <w:rPr>
          <w:rFonts w:ascii="Book Antiqua" w:hAnsi="Book Antiqua" w:hint="eastAsia"/>
          <w:bCs/>
        </w:rPr>
        <w:t>[</w:t>
      </w:r>
      <w:r w:rsidR="005014E2" w:rsidRPr="005014E2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10710061</w:t>
      </w:r>
      <w:r w:rsidR="002C0363">
        <w:rPr>
          <w:rFonts w:ascii="Book Antiqua" w:hAnsi="Book Antiqua" w:hint="eastAsia"/>
          <w:bCs/>
        </w:rPr>
        <w:t xml:space="preserve"> </w:t>
      </w:r>
      <w:r w:rsidR="005014E2">
        <w:rPr>
          <w:rFonts w:ascii="Book Antiqua" w:hAnsi="Book Antiqua" w:hint="eastAsia"/>
          <w:bCs/>
        </w:rPr>
        <w:t>DOI</w:t>
      </w:r>
      <w:r w:rsidR="005014E2" w:rsidRPr="005014E2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1</w:t>
      </w:r>
      <w:r w:rsidR="005014E2">
        <w:rPr>
          <w:rFonts w:ascii="Book Antiqua" w:hAnsi="Book Antiqua"/>
          <w:bCs/>
        </w:rPr>
        <w:t>0.1111/j.1572-0241.2000.01851.x</w:t>
      </w:r>
      <w:r w:rsidR="005014E2">
        <w:rPr>
          <w:rFonts w:ascii="Book Antiqua" w:hAnsi="Book Antiqua" w:hint="eastAsia"/>
          <w:bCs/>
        </w:rPr>
        <w:t>]</w:t>
      </w:r>
    </w:p>
    <w:p w14:paraId="4A6B7BD9" w14:textId="0F1A539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harif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F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Dermo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ll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rum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wl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ri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lleh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ur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15-142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0948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572-0241.2002.05785.x]</w:t>
      </w:r>
    </w:p>
    <w:p w14:paraId="187B1C23" w14:textId="1B853A7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on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C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e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a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sefulne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re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]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Korea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-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51" w:name="OLE_LINK185"/>
      <w:bookmarkStart w:id="52" w:name="OLE_LINK186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158467</w:t>
      </w:r>
      <w:bookmarkEnd w:id="51"/>
      <w:bookmarkEnd w:id="52"/>
      <w:r w:rsidRPr="00BA3754">
        <w:rPr>
          <w:rFonts w:ascii="Book Antiqua" w:hAnsi="Book Antiqua"/>
        </w:rPr>
        <w:t>]</w:t>
      </w:r>
    </w:p>
    <w:p w14:paraId="45F31832" w14:textId="50DF24B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ok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efana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nayoto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psid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uliar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l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rohn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97-80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20716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crohns.2012.11.003]</w:t>
      </w:r>
    </w:p>
    <w:p w14:paraId="19F419D2" w14:textId="4A2EF5C6" w:rsidR="00BA3754" w:rsidRPr="00BA3754" w:rsidRDefault="007C6125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68</w:t>
      </w:r>
      <w:r w:rsidR="002C0363">
        <w:rPr>
          <w:rFonts w:ascii="Book Antiqua" w:hAnsi="Book Antiqua"/>
        </w:rPr>
        <w:t xml:space="preserve"> </w:t>
      </w:r>
      <w:r w:rsidR="00BA3754" w:rsidRPr="00705616">
        <w:rPr>
          <w:rFonts w:ascii="Book Antiqua" w:hAnsi="Book Antiqua"/>
          <w:b/>
        </w:rPr>
        <w:t>Hummel</w:t>
      </w:r>
      <w:r w:rsidR="002C0363">
        <w:rPr>
          <w:rFonts w:ascii="Book Antiqua" w:hAnsi="Book Antiqua" w:hint="eastAsia"/>
          <w:b/>
        </w:rPr>
        <w:t xml:space="preserve"> </w:t>
      </w:r>
      <w:r w:rsidR="00705616" w:rsidRPr="00705616">
        <w:rPr>
          <w:rFonts w:ascii="Book Antiqua" w:hAnsi="Book Antiqua" w:hint="eastAsia"/>
          <w:b/>
        </w:rPr>
        <w:t>TZ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ate</w:t>
      </w:r>
      <w:r w:rsidR="002C0363">
        <w:rPr>
          <w:rFonts w:ascii="Book Antiqua" w:hAnsi="Book Antiqua" w:hint="eastAsia"/>
        </w:rPr>
        <w:t xml:space="preserve"> </w:t>
      </w:r>
      <w:r w:rsidR="00705616">
        <w:rPr>
          <w:rFonts w:ascii="Book Antiqua" w:hAnsi="Book Antiqua" w:hint="eastAsia"/>
        </w:rPr>
        <w:t>FT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705616" w:rsidRPr="00705616">
        <w:rPr>
          <w:rFonts w:ascii="Book Antiqua" w:hAnsi="Book Antiqua"/>
        </w:rPr>
        <w:t>Kindermann</w:t>
      </w:r>
      <w:r w:rsidR="002C0363">
        <w:rPr>
          <w:rFonts w:ascii="Book Antiqua" w:hAnsi="Book Antiqua" w:hint="eastAsia"/>
        </w:rPr>
        <w:t xml:space="preserve"> </w:t>
      </w:r>
      <w:r w:rsidR="00705616">
        <w:rPr>
          <w:rFonts w:ascii="Book Antiqua" w:hAnsi="Book Antiqua" w:hint="eastAsia"/>
        </w:rPr>
        <w:t>A,</w:t>
      </w:r>
      <w:r w:rsidR="002C0363">
        <w:rPr>
          <w:rFonts w:ascii="Book Antiqua" w:hAnsi="Book Antiqua" w:hint="eastAsia"/>
        </w:rPr>
        <w:t xml:space="preserve"> </w:t>
      </w:r>
      <w:r w:rsidR="00705616" w:rsidRPr="00705616">
        <w:rPr>
          <w:rFonts w:ascii="Book Antiqua" w:hAnsi="Book Antiqua"/>
        </w:rPr>
        <w:t>Benning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</w:t>
      </w:r>
      <w:r w:rsidR="00705616">
        <w:rPr>
          <w:rFonts w:ascii="Book Antiqua" w:hAnsi="Book Antiqua" w:hint="eastAsia"/>
        </w:rPr>
        <w:t>A</w:t>
      </w:r>
      <w:r w:rsidR="00BA3754"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bookmarkStart w:id="53" w:name="OLE_LINK189"/>
      <w:bookmarkStart w:id="54" w:name="OLE_LINK190"/>
      <w:r w:rsidR="00BA3754" w:rsidRPr="00BA3754">
        <w:rPr>
          <w:rFonts w:ascii="Book Antiqua" w:hAnsi="Book Antiqua"/>
        </w:rPr>
        <w:t>547</w:t>
      </w:r>
      <w:r w:rsidR="002C0363">
        <w:rPr>
          <w:rFonts w:ascii="Book Antiqua" w:hAnsi="Book Antiqua"/>
        </w:rPr>
        <w:t xml:space="preserve"> </w:t>
      </w:r>
      <w:bookmarkStart w:id="55" w:name="OLE_LINK187"/>
      <w:bookmarkStart w:id="56" w:name="OLE_LINK188"/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ssessme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ildhoo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</w:t>
      </w:r>
      <w:bookmarkEnd w:id="53"/>
      <w:bookmarkEnd w:id="54"/>
      <w:bookmarkEnd w:id="55"/>
      <w:bookmarkEnd w:id="56"/>
      <w:r w:rsidR="00BA3754"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BA3754" w:rsidRPr="00705616">
        <w:rPr>
          <w:rFonts w:ascii="Book Antiqua" w:hAnsi="Book Antiqua"/>
          <w:i/>
        </w:rPr>
        <w:t>Gastroenter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0</w:t>
      </w:r>
      <w:r w:rsidR="00705616">
        <w:rPr>
          <w:rFonts w:ascii="Book Antiqua" w:hAnsi="Book Antiqua" w:hint="eastAsia"/>
        </w:rPr>
        <w:t>;</w:t>
      </w:r>
      <w:r w:rsidR="002C0363">
        <w:rPr>
          <w:rFonts w:ascii="Book Antiqua" w:hAnsi="Book Antiqua" w:hint="eastAsia"/>
        </w:rPr>
        <w:t xml:space="preserve"> </w:t>
      </w:r>
      <w:r w:rsidR="00705616" w:rsidRPr="007C6125">
        <w:rPr>
          <w:rFonts w:ascii="Book Antiqua" w:hAnsi="Book Antiqua" w:hint="eastAsia"/>
          <w:b/>
        </w:rPr>
        <w:t>138</w:t>
      </w:r>
      <w:r w:rsidR="002C0363">
        <w:rPr>
          <w:rFonts w:ascii="Book Antiqua" w:hAnsi="Book Antiqua" w:hint="eastAsia"/>
        </w:rPr>
        <w:t xml:space="preserve"> </w:t>
      </w:r>
      <w:r w:rsidR="00705616">
        <w:rPr>
          <w:rFonts w:ascii="Book Antiqua" w:hAnsi="Book Antiqua" w:hint="eastAsia"/>
        </w:rPr>
        <w:t>[</w:t>
      </w:r>
      <w:r w:rsidR="00705616" w:rsidRPr="00705616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705616" w:rsidRPr="00705616">
        <w:rPr>
          <w:rFonts w:ascii="Book Antiqua" w:hAnsi="Book Antiqua"/>
        </w:rPr>
        <w:t>10.1016/S0016-5085(10)60342-3</w:t>
      </w:r>
      <w:r w:rsidR="00705616">
        <w:rPr>
          <w:rFonts w:ascii="Book Antiqua" w:hAnsi="Book Antiqua" w:hint="eastAsia"/>
        </w:rPr>
        <w:t>]</w:t>
      </w:r>
    </w:p>
    <w:p w14:paraId="448F5718" w14:textId="1C6D3D0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o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WT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uw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ter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jury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yo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elicobac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ylori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01-8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10353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.2017.07.003]</w:t>
      </w:r>
    </w:p>
    <w:p w14:paraId="4A0D0A56" w14:textId="0AD7D70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cHugh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op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en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5-2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1080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PAS.0b013e31826b2a94]</w:t>
      </w:r>
    </w:p>
    <w:p w14:paraId="71525E2E" w14:textId="39F60FC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etroll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t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ul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ol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e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erm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eu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24-53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64873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35-008-2191-8]</w:t>
      </w:r>
    </w:p>
    <w:p w14:paraId="7FF3FBD9" w14:textId="6C5767E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X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W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en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47-13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3719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1.pas.0000138182.97366.b4]</w:t>
      </w:r>
    </w:p>
    <w:p w14:paraId="4E11BED3" w14:textId="32AF055B" w:rsidR="00BA3754" w:rsidRPr="00245C5E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3</w:t>
      </w:r>
      <w:r w:rsidR="002C0363">
        <w:rPr>
          <w:rFonts w:ascii="Book Antiqua" w:hAnsi="Book Antiqua"/>
        </w:rPr>
        <w:t xml:space="preserve"> </w:t>
      </w:r>
      <w:r w:rsidR="00245C5E" w:rsidRPr="00245C5E">
        <w:rPr>
          <w:rFonts w:ascii="Book Antiqua" w:hAnsi="Book Antiqua"/>
          <w:b/>
          <w:bCs/>
        </w:rPr>
        <w:t>Hendrickson</w:t>
      </w:r>
      <w:r w:rsidR="002C0363">
        <w:rPr>
          <w:rFonts w:ascii="Book Antiqua" w:hAnsi="Book Antiqua"/>
          <w:b/>
          <w:bCs/>
        </w:rPr>
        <w:t xml:space="preserve"> </w:t>
      </w:r>
      <w:r w:rsidR="00245C5E" w:rsidRPr="00245C5E">
        <w:rPr>
          <w:rFonts w:ascii="Book Antiqua" w:hAnsi="Book Antiqua"/>
          <w:b/>
          <w:bCs/>
        </w:rPr>
        <w:t>BA</w:t>
      </w:r>
      <w:r w:rsidR="00245C5E" w:rsidRPr="00245C5E">
        <w:rPr>
          <w:rFonts w:ascii="Book Antiqua" w:hAnsi="Book Antiqua"/>
          <w:bCs/>
        </w:rPr>
        <w:t>.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Gastric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inflammation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as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a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feature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ulcerative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colitis.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r w:rsidR="00245C5E" w:rsidRPr="00245C5E">
        <w:rPr>
          <w:rFonts w:ascii="Book Antiqua" w:hAnsi="Book Antiqua"/>
          <w:bCs/>
          <w:i/>
        </w:rPr>
        <w:t>Pediatr</w:t>
      </w:r>
      <w:r w:rsidR="002C0363">
        <w:rPr>
          <w:rFonts w:ascii="Book Antiqua" w:hAnsi="Book Antiqua"/>
          <w:bCs/>
          <w:i/>
        </w:rPr>
        <w:t xml:space="preserve"> </w:t>
      </w:r>
      <w:r w:rsidR="00245C5E" w:rsidRPr="00245C5E">
        <w:rPr>
          <w:rFonts w:ascii="Book Antiqua" w:hAnsi="Book Antiqua"/>
          <w:bCs/>
          <w:i/>
        </w:rPr>
        <w:t>Gastroenterol</w:t>
      </w:r>
      <w:r w:rsidR="002C0363">
        <w:rPr>
          <w:rFonts w:ascii="Book Antiqua" w:hAnsi="Book Antiqua"/>
          <w:bCs/>
          <w:i/>
        </w:rPr>
        <w:t xml:space="preserve"> </w:t>
      </w:r>
      <w:r w:rsidR="00245C5E" w:rsidRPr="00245C5E">
        <w:rPr>
          <w:rFonts w:ascii="Book Antiqua" w:hAnsi="Book Antiqua"/>
          <w:bCs/>
          <w:i/>
        </w:rPr>
        <w:t>Nutr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2003;</w:t>
      </w:r>
      <w:r w:rsidR="002C0363">
        <w:rPr>
          <w:rFonts w:ascii="Book Antiqua" w:hAnsi="Book Antiqua" w:hint="eastAsia"/>
          <w:bCs/>
        </w:rPr>
        <w:t xml:space="preserve"> </w:t>
      </w:r>
      <w:r w:rsidR="00245C5E" w:rsidRPr="00245C5E">
        <w:rPr>
          <w:rFonts w:ascii="Book Antiqua" w:hAnsi="Book Antiqua"/>
          <w:b/>
          <w:bCs/>
        </w:rPr>
        <w:t>37</w:t>
      </w:r>
      <w:r w:rsidR="00245C5E" w:rsidRPr="00245C5E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228-</w:t>
      </w:r>
      <w:r w:rsidR="00245C5E">
        <w:rPr>
          <w:rFonts w:ascii="Book Antiqua" w:hAnsi="Book Antiqua" w:hint="eastAsia"/>
          <w:bCs/>
        </w:rPr>
        <w:t>22</w:t>
      </w:r>
      <w:r w:rsidR="00245C5E">
        <w:rPr>
          <w:rFonts w:ascii="Book Antiqua" w:hAnsi="Book Antiqua"/>
          <w:bCs/>
        </w:rPr>
        <w:t>9</w:t>
      </w:r>
      <w:r w:rsidR="002C0363">
        <w:rPr>
          <w:rFonts w:ascii="Book Antiqua" w:hAnsi="Book Antiqua"/>
          <w:bCs/>
        </w:rPr>
        <w:t xml:space="preserve"> </w:t>
      </w:r>
      <w:r w:rsidR="00245C5E">
        <w:rPr>
          <w:rFonts w:ascii="Book Antiqua" w:hAnsi="Book Antiqua" w:hint="eastAsia"/>
          <w:bCs/>
        </w:rPr>
        <w:t>[</w:t>
      </w:r>
      <w:r w:rsidR="00245C5E" w:rsidRPr="00245C5E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12960641</w:t>
      </w:r>
      <w:r w:rsidR="002C0363">
        <w:rPr>
          <w:rFonts w:ascii="Book Antiqua" w:hAnsi="Book Antiqua" w:hint="eastAsia"/>
          <w:bCs/>
        </w:rPr>
        <w:t xml:space="preserve"> </w:t>
      </w:r>
      <w:r w:rsidR="00245C5E">
        <w:rPr>
          <w:rFonts w:ascii="Book Antiqua" w:hAnsi="Book Antiqua" w:hint="eastAsia"/>
          <w:bCs/>
        </w:rPr>
        <w:t>DOI</w:t>
      </w:r>
      <w:r w:rsidR="00245C5E" w:rsidRPr="00245C5E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1</w:t>
      </w:r>
      <w:r w:rsidR="00245C5E">
        <w:rPr>
          <w:rFonts w:ascii="Book Antiqua" w:hAnsi="Book Antiqua"/>
          <w:bCs/>
        </w:rPr>
        <w:t>0.1097/00005176-200309000-00005</w:t>
      </w:r>
      <w:r w:rsidR="00245C5E">
        <w:rPr>
          <w:rFonts w:ascii="Book Antiqua" w:hAnsi="Book Antiqua" w:hint="eastAsia"/>
          <w:bCs/>
        </w:rPr>
        <w:t>]</w:t>
      </w:r>
    </w:p>
    <w:p w14:paraId="19D27C65" w14:textId="0E6B8C7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</w:t>
      </w:r>
      <w:r w:rsidR="002C0363" w:rsidRPr="00BA3754">
        <w:rPr>
          <w:rFonts w:ascii="Book Antiqua" w:hAnsi="Book Antiqua"/>
          <w:b/>
          <w:bCs/>
        </w:rPr>
        <w:t>homps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W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3r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2C0363" w:rsidRPr="00BA3754">
        <w:rPr>
          <w:rFonts w:ascii="Book Antiqua" w:hAnsi="Book Antiqua"/>
        </w:rPr>
        <w:t>Barg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52-45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57" w:name="OLE_LINK191"/>
      <w:bookmarkStart w:id="58" w:name="OLE_LINK192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838088</w:t>
      </w:r>
      <w:bookmarkEnd w:id="57"/>
      <w:bookmarkEnd w:id="58"/>
      <w:r w:rsidRPr="00BA3754">
        <w:rPr>
          <w:rFonts w:ascii="Book Antiqua" w:hAnsi="Book Antiqua"/>
        </w:rPr>
        <w:t>]</w:t>
      </w:r>
    </w:p>
    <w:p w14:paraId="3AFAFD11" w14:textId="17FA7AC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End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uroh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ig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ku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nou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imosega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ase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intes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965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11919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55/2012/396521]</w:t>
      </w:r>
    </w:p>
    <w:p w14:paraId="49CB4EDD" w14:textId="1F9E413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itom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ta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esug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shi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gar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h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yas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tin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84-69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07315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23/a:1018836218391]</w:t>
      </w:r>
    </w:p>
    <w:p w14:paraId="179D5E63" w14:textId="60F621F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it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tsu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ga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ne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yam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noga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i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shih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u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h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yau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b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kosu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ccessfu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raven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crolim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ter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77-248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36600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2169/internalmedicine.53.1910]</w:t>
      </w:r>
    </w:p>
    <w:p w14:paraId="0B3AB73D" w14:textId="7EE1B48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Valdez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pel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onn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en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07-14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02310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0478-200010000-00011]</w:t>
      </w:r>
    </w:p>
    <w:p w14:paraId="66944645" w14:textId="4010395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erashim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sh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nza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g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oto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company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2-17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20565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4836-200102000-00018]</w:t>
      </w:r>
    </w:p>
    <w:p w14:paraId="6158BE39" w14:textId="44EA763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wa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tanab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berts-Thom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ga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ag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es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a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9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24620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0-1746.2005.04162.x]</w:t>
      </w:r>
    </w:p>
    <w:p w14:paraId="248685E6" w14:textId="4B1CD3D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kitak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mao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e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ka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b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dul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1/Th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l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iximab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scu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stop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all-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81-178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727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10620-009-0910-5]</w:t>
      </w:r>
    </w:p>
    <w:p w14:paraId="57CB7F53" w14:textId="25AF390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ib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kamats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zu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ixima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Endos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22-6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1646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3-1661.2012.01398.x]</w:t>
      </w:r>
    </w:p>
    <w:p w14:paraId="34E08AE4" w14:textId="61811D1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Willingt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yl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i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ar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-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65908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gh.13992]</w:t>
      </w:r>
    </w:p>
    <w:p w14:paraId="253D0A59" w14:textId="51A8036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atters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E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mid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xentenk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yr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C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rm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ll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chitect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creas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raepithel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e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45-4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59" w:name="OLE_LINK193"/>
      <w:bookmarkStart w:id="60" w:name="OLE_LINK19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696804</w:t>
      </w:r>
      <w:bookmarkEnd w:id="59"/>
      <w:bookmarkEnd w:id="60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309/AJCPBKQND4SHVX9Q</w:t>
      </w:r>
      <w:r w:rsidRPr="00BA3754">
        <w:rPr>
          <w:rFonts w:ascii="Book Antiqua" w:hAnsi="Book Antiqua"/>
        </w:rPr>
        <w:t>]</w:t>
      </w:r>
    </w:p>
    <w:p w14:paraId="31C2B0AE" w14:textId="1FD3A7F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Vidal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F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bat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ogli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zzo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anche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e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ol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vis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eg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azz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creas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D8+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raepithel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du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rfa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e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olum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ti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can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84-6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16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109/00365521003663662]</w:t>
      </w:r>
    </w:p>
    <w:p w14:paraId="1500CD78" w14:textId="1039571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ort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l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c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vanc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nderstand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genes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F1000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39919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2688/f1000research.20805.1]</w:t>
      </w:r>
    </w:p>
    <w:p w14:paraId="5AD7284B" w14:textId="6765123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Ungar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handr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l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yrin-Biroul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omb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F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56-177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1" w:name="OLE_LINK195"/>
      <w:bookmarkStart w:id="62" w:name="OLE_LINK196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914657</w:t>
      </w:r>
      <w:bookmarkEnd w:id="61"/>
      <w:bookmarkEnd w:id="62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016/S0140-6736(16)32126-2</w:t>
      </w:r>
      <w:r w:rsidRPr="00BA3754">
        <w:rPr>
          <w:rFonts w:ascii="Book Antiqua" w:hAnsi="Book Antiqua"/>
        </w:rPr>
        <w:t>]</w:t>
      </w:r>
    </w:p>
    <w:p w14:paraId="0B31ABD4" w14:textId="1BA38E0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irsn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B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stor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pec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8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6-29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8076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4836-198806000-00012]</w:t>
      </w:r>
    </w:p>
    <w:p w14:paraId="0B998AAF" w14:textId="7BE16AD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pl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GG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nderstand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ven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lob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cr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5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3-321.e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79360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gastro.2016.10.020]</w:t>
      </w:r>
    </w:p>
    <w:p w14:paraId="1C6A0490" w14:textId="4328AB30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nanthakrishn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N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5-21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73274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nrgastro.2015.34]</w:t>
      </w:r>
    </w:p>
    <w:p w14:paraId="2A3DC980" w14:textId="070F841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ahid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rnu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landiu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ok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ta-analys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ayo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ro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62-147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12040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4065/81.11.1462]</w:t>
      </w:r>
    </w:p>
    <w:p w14:paraId="1F680E64" w14:textId="50DFF29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Ode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c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i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la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v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lia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oi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v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l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b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il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ffec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urr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igaret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ok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ur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17-17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5086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23/a:1010609722315]</w:t>
      </w:r>
    </w:p>
    <w:p w14:paraId="75FCD277" w14:textId="5A11CED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ham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oij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ij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i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uske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el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pendix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lev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tent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mun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chanism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1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3-16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4161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ajg.2015.301]</w:t>
      </w:r>
    </w:p>
    <w:p w14:paraId="7F230BA6" w14:textId="2F6061C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u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Z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mme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ber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p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sti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a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bedi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y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an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yu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uy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uy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rr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ust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w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dh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rchar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he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o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lekzade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st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maza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K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ltip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ler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sortium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sortiu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e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izade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Z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ub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er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ers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aly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dentif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ghligh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ar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ro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pulation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79-9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1929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ng.3359]</w:t>
      </w:r>
    </w:p>
    <w:p w14:paraId="7E82D936" w14:textId="73285B8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Fest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E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oyet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o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ne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ernakov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fèbv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lver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yl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okk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gover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lmie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hk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avi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er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jmeng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ers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oux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ria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bour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2/IL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99-80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2017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36/gut.2008.166918]</w:t>
      </w:r>
    </w:p>
    <w:p w14:paraId="7CD3DAD5" w14:textId="6770B3D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leyn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I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uch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sti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hum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eissi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hma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ers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rew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ne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binsk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er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rgu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an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ar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oyet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konar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lfvar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v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nne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upcinsk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wr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tsang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hreib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éât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ulen-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ers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l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C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sortiu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ermei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oux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sfie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lver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dford-Sm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Gover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e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heri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termina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henotype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6-16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3" w:name="OLE_LINK197"/>
      <w:bookmarkStart w:id="64" w:name="OLE_LINK198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490195</w:t>
      </w:r>
      <w:bookmarkEnd w:id="63"/>
      <w:bookmarkEnd w:id="64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016/S0140-6736(15)00465-1</w:t>
      </w:r>
      <w:r w:rsidRPr="00BA3754">
        <w:rPr>
          <w:rFonts w:ascii="Book Antiqua" w:hAnsi="Book Antiqua"/>
        </w:rPr>
        <w:t>]</w:t>
      </w:r>
    </w:p>
    <w:p w14:paraId="667F2512" w14:textId="757C9ED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ugimur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ak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zu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b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g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suj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k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fec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u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Immun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2-11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0965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0198-8859(93)90113-f]</w:t>
      </w:r>
    </w:p>
    <w:p w14:paraId="36BE21F2" w14:textId="3610232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u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ng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sti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utsian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a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nne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mb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Cart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hma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dward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r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wke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sfie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w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w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chol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llar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tsang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mm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mell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hli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l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sco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h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e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er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plor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chitect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ole-genom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quenc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dentif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CY7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6-19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0679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ng.3761]</w:t>
      </w:r>
    </w:p>
    <w:p w14:paraId="372904CD" w14:textId="4CFA43F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e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eyn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fil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a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cision-Making?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ell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16739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390/cells8060535]</w:t>
      </w:r>
    </w:p>
    <w:p w14:paraId="3BA9F5AE" w14:textId="69F5376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aramsothy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m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akous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ls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gaer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mu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W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amsot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u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tche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ro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ltido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ns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s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lacebo-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18-12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5" w:name="OLE_LINK199"/>
      <w:bookmarkStart w:id="66" w:name="OLE_LINK200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214091</w:t>
      </w:r>
      <w:bookmarkEnd w:id="65"/>
      <w:bookmarkEnd w:id="66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016/S0140-6736(17)30182-4</w:t>
      </w:r>
      <w:r w:rsidRPr="00BA3754">
        <w:rPr>
          <w:rFonts w:ascii="Book Antiqua" w:hAnsi="Book Antiqua"/>
        </w:rPr>
        <w:t>]</w:t>
      </w:r>
    </w:p>
    <w:p w14:paraId="0242D973" w14:textId="6015ED3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u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X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sigh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7-1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0402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1751-2980.12849]</w:t>
      </w:r>
    </w:p>
    <w:p w14:paraId="599CBDF5" w14:textId="50C1C0C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h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ystema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ges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ndiges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ord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ul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limen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harmac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Th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03-103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64157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apt.12699]</w:t>
      </w:r>
    </w:p>
    <w:p w14:paraId="6D304E26" w14:textId="21A86C6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oayyed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P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ret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bertuc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olf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isc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mstr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sha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ssa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inisc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duc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is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z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2-109.e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85766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gastro.2015.04.001]</w:t>
      </w:r>
    </w:p>
    <w:p w14:paraId="7132F918" w14:textId="304706C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oss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G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ent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pe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ijss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flo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öwen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i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hus-Vlieg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o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oetend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'Hae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nsio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z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0-118.e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8369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gastro.2015.03.045]</w:t>
      </w:r>
    </w:p>
    <w:p w14:paraId="4B8B0022" w14:textId="223D0C2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ostell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P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gh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t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y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nc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latchfor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tsikero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kanyang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mpaniell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vrangelo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sewarn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ckle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t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hoe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l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berts-Thom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rew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ffe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-Wee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is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z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2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6-16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064498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1/jama.2018.20046]</w:t>
      </w:r>
    </w:p>
    <w:p w14:paraId="2E910047" w14:textId="0DC7176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oy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C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svanat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u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vervi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flam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-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7" w:name="OLE_LINK201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779499</w:t>
      </w:r>
      <w:bookmarkEnd w:id="67"/>
      <w:r w:rsidR="002C0363">
        <w:rPr>
          <w:rFonts w:ascii="Book Antiqua" w:hAnsi="Book Antiqua"/>
        </w:rPr>
        <w:t xml:space="preserve"> </w:t>
      </w:r>
      <w:r w:rsidR="00B1771D" w:rsidRPr="00B1771D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1771D" w:rsidRPr="00B1771D">
        <w:rPr>
          <w:rFonts w:ascii="Book Antiqua" w:hAnsi="Book Antiqua"/>
        </w:rPr>
        <w:t>10.1097/MIB.0000000000000955</w:t>
      </w:r>
      <w:r w:rsidRPr="00BA3754">
        <w:rPr>
          <w:rFonts w:ascii="Book Antiqua" w:hAnsi="Book Antiqua"/>
        </w:rPr>
        <w:t>]</w:t>
      </w:r>
    </w:p>
    <w:p w14:paraId="0BC47B2A" w14:textId="02D1020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eremi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anche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l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azz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bat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utoimmu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-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77410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autrev.2013.06.004]</w:t>
      </w:r>
    </w:p>
    <w:p w14:paraId="0BB5A5CB" w14:textId="7CDA501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Buzz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hn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w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t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khopadhy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ea-Donoh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tal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ytokin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wn-regul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ier-prote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stasin-matript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teol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ca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periment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i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he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9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801-108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49063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74/jbc.M116.771469]</w:t>
      </w:r>
    </w:p>
    <w:p w14:paraId="52A624AD" w14:textId="299B25C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D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abatin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anche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vedatt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cDona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azz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adigm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flam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68-37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153871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2/ibd.21735]</w:t>
      </w:r>
    </w:p>
    <w:p w14:paraId="4AD9E913" w14:textId="4503918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nd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E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s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sen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tur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-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3229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35-006-1995-7]</w:t>
      </w:r>
    </w:p>
    <w:p w14:paraId="24CF4AC8" w14:textId="7B4F0AF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onm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to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aka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gar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igenj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dul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volv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D8+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e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epato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04-16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8" w:name="OLE_LINK202"/>
      <w:bookmarkStart w:id="69" w:name="OLE_LINK203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813583</w:t>
      </w:r>
      <w:bookmarkEnd w:id="68"/>
      <w:bookmarkEnd w:id="69"/>
      <w:r w:rsidRPr="00BA3754">
        <w:rPr>
          <w:rFonts w:ascii="Book Antiqua" w:hAnsi="Book Antiqua"/>
        </w:rPr>
        <w:t>]</w:t>
      </w:r>
    </w:p>
    <w:p w14:paraId="3F749C12" w14:textId="5114EB4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2</w:t>
      </w:r>
      <w:r w:rsidR="002C0363">
        <w:rPr>
          <w:rFonts w:ascii="Book Antiqua" w:hAnsi="Book Antiqua"/>
        </w:rPr>
        <w:t xml:space="preserve"> </w:t>
      </w:r>
      <w:r w:rsidR="00B1771D" w:rsidRPr="00B1771D">
        <w:rPr>
          <w:rFonts w:ascii="Book Antiqua" w:hAnsi="Book Antiqua"/>
          <w:b/>
          <w:bCs/>
        </w:rPr>
        <w:t>Berrebi</w:t>
      </w:r>
      <w:r w:rsidR="002C0363">
        <w:rPr>
          <w:rFonts w:ascii="Book Antiqua" w:hAnsi="Book Antiqua"/>
          <w:b/>
          <w:bCs/>
        </w:rPr>
        <w:t xml:space="preserve"> </w:t>
      </w:r>
      <w:r w:rsidR="00B1771D" w:rsidRPr="00B1771D">
        <w:rPr>
          <w:rFonts w:ascii="Book Antiqua" w:hAnsi="Book Antiqua"/>
          <w:b/>
          <w:bCs/>
        </w:rPr>
        <w:t>D</w:t>
      </w:r>
      <w:r w:rsidR="00B1771D" w:rsidRPr="00B1771D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Languepin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Ferkdadji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L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Foussat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A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D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Lagausi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aris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R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Emili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D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Mougenot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F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ezard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P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Navarro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euchmaur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M.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ytokines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hemokin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receptors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homing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molecul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distribution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th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rectum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stomach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ediatric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atients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ulcerativ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olitis.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r w:rsidR="00B1771D" w:rsidRPr="00B1771D">
        <w:rPr>
          <w:rFonts w:ascii="Book Antiqua" w:hAnsi="Book Antiqua"/>
          <w:bCs/>
          <w:i/>
        </w:rPr>
        <w:t>Pediatr</w:t>
      </w:r>
      <w:r w:rsidR="002C0363">
        <w:rPr>
          <w:rFonts w:ascii="Book Antiqua" w:hAnsi="Book Antiqua"/>
          <w:bCs/>
          <w:i/>
        </w:rPr>
        <w:t xml:space="preserve"> </w:t>
      </w:r>
      <w:r w:rsidR="00B1771D" w:rsidRPr="00B1771D">
        <w:rPr>
          <w:rFonts w:ascii="Book Antiqua" w:hAnsi="Book Antiqua"/>
          <w:bCs/>
          <w:i/>
        </w:rPr>
        <w:t>Gastroenterol</w:t>
      </w:r>
      <w:r w:rsidR="002C0363">
        <w:rPr>
          <w:rFonts w:ascii="Book Antiqua" w:hAnsi="Book Antiqua"/>
          <w:bCs/>
          <w:i/>
        </w:rPr>
        <w:t xml:space="preserve"> </w:t>
      </w:r>
      <w:r w:rsidR="00B1771D" w:rsidRPr="00B1771D">
        <w:rPr>
          <w:rFonts w:ascii="Book Antiqua" w:hAnsi="Book Antiqua"/>
          <w:bCs/>
          <w:i/>
        </w:rPr>
        <w:t>Nutr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2003;</w:t>
      </w:r>
      <w:r w:rsidR="002C0363">
        <w:rPr>
          <w:rFonts w:ascii="Book Antiqua" w:hAnsi="Book Antiqua" w:hint="eastAsia"/>
          <w:bCs/>
        </w:rPr>
        <w:t xml:space="preserve"> </w:t>
      </w:r>
      <w:r w:rsidR="00B1771D" w:rsidRPr="00B1771D">
        <w:rPr>
          <w:rFonts w:ascii="Book Antiqua" w:hAnsi="Book Antiqua"/>
          <w:b/>
          <w:bCs/>
        </w:rPr>
        <w:t>37</w:t>
      </w:r>
      <w:r w:rsidR="00B1771D" w:rsidRPr="00B1771D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300-</w:t>
      </w:r>
      <w:r w:rsidR="00B1771D">
        <w:rPr>
          <w:rFonts w:ascii="Book Antiqua" w:hAnsi="Book Antiqua" w:hint="eastAsia"/>
          <w:bCs/>
        </w:rPr>
        <w:t>30</w:t>
      </w:r>
      <w:r w:rsidR="00B1771D">
        <w:rPr>
          <w:rFonts w:ascii="Book Antiqua" w:hAnsi="Book Antiqua"/>
          <w:bCs/>
        </w:rPr>
        <w:t>8</w:t>
      </w:r>
      <w:r w:rsidR="002C0363">
        <w:rPr>
          <w:rFonts w:ascii="Book Antiqua" w:hAnsi="Book Antiqua"/>
          <w:bCs/>
        </w:rPr>
        <w:t xml:space="preserve"> </w:t>
      </w:r>
      <w:r w:rsidR="00B1771D">
        <w:rPr>
          <w:rFonts w:ascii="Book Antiqua" w:hAnsi="Book Antiqua" w:hint="eastAsia"/>
          <w:bCs/>
        </w:rPr>
        <w:t>[</w:t>
      </w:r>
      <w:r w:rsidR="00B1771D" w:rsidRPr="00B1771D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12960653</w:t>
      </w:r>
      <w:r w:rsidR="002C0363">
        <w:rPr>
          <w:rFonts w:ascii="Book Antiqua" w:hAnsi="Book Antiqua" w:hint="eastAsia"/>
          <w:bCs/>
        </w:rPr>
        <w:t xml:space="preserve"> </w:t>
      </w:r>
      <w:r w:rsidR="00B1771D">
        <w:rPr>
          <w:rFonts w:ascii="Book Antiqua" w:hAnsi="Book Antiqua" w:hint="eastAsia"/>
          <w:bCs/>
        </w:rPr>
        <w:t>DOI</w:t>
      </w:r>
      <w:r w:rsidR="00B1771D" w:rsidRPr="00B1771D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1</w:t>
      </w:r>
      <w:r w:rsidR="00B1771D">
        <w:rPr>
          <w:rFonts w:ascii="Book Antiqua" w:hAnsi="Book Antiqua"/>
          <w:bCs/>
        </w:rPr>
        <w:t>0.1097/00005176-200309000-00018</w:t>
      </w:r>
      <w:r w:rsidR="00B1771D">
        <w:rPr>
          <w:rFonts w:ascii="Book Antiqua" w:hAnsi="Book Antiqua" w:hint="eastAsia"/>
          <w:bCs/>
        </w:rPr>
        <w:t>]</w:t>
      </w:r>
    </w:p>
    <w:p w14:paraId="779427F7" w14:textId="3E4C3419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Matsumura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M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tsu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atakeyam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tak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akura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a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ish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washit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jiok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elicobact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ylor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ec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rrel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everit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ylor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ec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apane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3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740-74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175774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7/s005350170015]</w:t>
      </w:r>
    </w:p>
    <w:p w14:paraId="09CE2F3C" w14:textId="4127A09F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ochhea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olp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yerhard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iss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hernhamm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ovannucc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genetics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merg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i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alyz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vironmen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os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Mod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Path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465-48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330706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modpathol.2012.214]</w:t>
      </w:r>
    </w:p>
    <w:p w14:paraId="45F6D80E" w14:textId="0A5D2D5B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tampf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festy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crosatellit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stabilit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volv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i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ance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Ins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0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65-36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208016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93/jnci/djq031]</w:t>
      </w:r>
    </w:p>
    <w:p w14:paraId="29CB60F6" w14:textId="7EC6C886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6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l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ranof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mmunology--analys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um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ersonaliz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dicin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Onc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8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711-71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82608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nrclinonc.2011.122]</w:t>
      </w:r>
    </w:p>
    <w:p w14:paraId="7A5388F7" w14:textId="5CE354F7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ovannucc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eoplasia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merg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ransdisciplina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rdisciplina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ield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0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97-41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03679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36/gut.2010.217182]</w:t>
      </w:r>
    </w:p>
    <w:p w14:paraId="71BA767F" w14:textId="6390FCBE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8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c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herm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l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ovannucc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rdisciplina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duc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ward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opulation-leve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ealth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ienc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Epidemi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7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659-66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293551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93/aje/kws226]</w:t>
      </w:r>
    </w:p>
    <w:p w14:paraId="1960CF44" w14:textId="07905B71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</w:t>
      </w:r>
      <w:r>
        <w:rPr>
          <w:rFonts w:ascii="Book Antiqua" w:hAnsi="Book Antiqua" w:hint="eastAsia"/>
        </w:rPr>
        <w:t>1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derWee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J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a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ochhea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Qi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Z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Zha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X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oshi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l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i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marg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illiam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ovannucc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L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rticle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eoplas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on-neoplas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cis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dicin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6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7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602-61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</w:t>
      </w:r>
      <w:bookmarkStart w:id="70" w:name="OLE_LINK204"/>
      <w:bookmarkStart w:id="71" w:name="OLE_LINK205"/>
      <w:r w:rsidR="00BA3754"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928707</w:t>
      </w:r>
      <w:bookmarkEnd w:id="70"/>
      <w:bookmarkEnd w:id="71"/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10.1097/EDE.0000000000000471</w:t>
      </w:r>
      <w:r w:rsidR="00BA3754" w:rsidRPr="00BA3754">
        <w:rPr>
          <w:rFonts w:ascii="Book Antiqua" w:hAnsi="Book Antiqua"/>
        </w:rPr>
        <w:t>]</w:t>
      </w:r>
    </w:p>
    <w:p w14:paraId="31FC1130" w14:textId="2D72C17C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Ghosh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tsuok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sa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s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Y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ita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oftwar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ystem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iolog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ol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latform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821-83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204866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nrg3096]</w:t>
      </w:r>
    </w:p>
    <w:p w14:paraId="2E2C1BBB" w14:textId="22957067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Papp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B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otebaar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á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ystems-b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pproach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dict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enom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volution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591-60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80826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nrg3033]</w:t>
      </w:r>
    </w:p>
    <w:p w14:paraId="6D309EBC" w14:textId="35356A08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Hamada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T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eum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gi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ew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velop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rontie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i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t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i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tiologi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genes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5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5-27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773876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7/s00535-016-1272-3]</w:t>
      </w:r>
    </w:p>
    <w:p w14:paraId="7D468F46" w14:textId="55C4A99C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owa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ama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hipp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I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ete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l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ovannucc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annak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rret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o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xogenou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dogenou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umou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cis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dicin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7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168-118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943786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36/gutjnl-2017-315537]</w:t>
      </w:r>
    </w:p>
    <w:p w14:paraId="16F36FBC" w14:textId="614A673F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Stein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RA</w:t>
      </w:r>
      <w:r w:rsidR="00BA3754"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genetics--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n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ectio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AM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305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484-148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48698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1/jama.2011.446]</w:t>
      </w:r>
    </w:p>
    <w:p w14:paraId="14124A27" w14:textId="2052EFD8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Curtin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K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latte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amowitz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p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sl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thyl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s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tur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Patholog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s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I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011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90267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55920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4061/2011/902674]</w:t>
      </w:r>
    </w:p>
    <w:p w14:paraId="1CB37F41" w14:textId="2186D383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6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Kosumi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K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m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ab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gi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ysbios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arg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Lab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Precis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034542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21037/jlpm.2018.09.05]</w:t>
      </w:r>
    </w:p>
    <w:p w14:paraId="2D25A639" w14:textId="7BA50135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Hughes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LAE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imon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CJ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rand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gel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eijenber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P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festyl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e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ccord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(Epi)gene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stabilit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urre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tur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rection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Cur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olorecta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ance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3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455-46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924991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7/s11888-017-0395-0]</w:t>
      </w:r>
    </w:p>
    <w:p w14:paraId="1866A8BC" w14:textId="14ED0F29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8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Lochhead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P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iovannucc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'Bri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gi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ogres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pportuniti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maligna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esion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09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205-121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493527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ajg.2014.153]</w:t>
      </w:r>
    </w:p>
    <w:p w14:paraId="3563E779" w14:textId="7DD2BB9B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</w:t>
      </w:r>
      <w:r>
        <w:rPr>
          <w:rFonts w:ascii="Book Antiqua" w:hAnsi="Book Antiqua" w:hint="eastAsia"/>
        </w:rPr>
        <w:t>2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Li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W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Qiu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u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ine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RA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RA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utation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Oncotarg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9607-3961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53052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8632/oncotarget.5551]</w:t>
      </w:r>
    </w:p>
    <w:p w14:paraId="54B3E91E" w14:textId="48BC1348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Yang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H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tt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I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yo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ande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yr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cElre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arg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R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eneticall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eterogeneo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ord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fin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(HL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las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I)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ubclin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(antineutrophi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ytoplasm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tibodies)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rker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Inves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993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9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80-108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834979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72/jci116613]</w:t>
      </w:r>
    </w:p>
    <w:p w14:paraId="15030DC6" w14:textId="5C63C4F5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Targan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R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arp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C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fec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ead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Immuno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05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0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96-30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6048556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11/j.0105-2896.2005.00286.x]</w:t>
      </w:r>
    </w:p>
    <w:p w14:paraId="313431A8" w14:textId="31FD530C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Corporaal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arrenb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nd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oskui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leibeuk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jkst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terit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epor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teratur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Eu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1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710-71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928277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97/MEG.0b013e32831bc400]</w:t>
      </w:r>
    </w:p>
    <w:p w14:paraId="3A61D3DF" w14:textId="6C955D97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Queliza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K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hekweazu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D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had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ens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ellermay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Pediat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Nut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620-62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</w:t>
      </w:r>
      <w:bookmarkStart w:id="72" w:name="OLE_LINK206"/>
      <w:bookmarkStart w:id="73" w:name="OLE_LINK207"/>
      <w:r w:rsidR="00BA3754"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8991840</w:t>
      </w:r>
      <w:bookmarkEnd w:id="72"/>
      <w:bookmarkEnd w:id="73"/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10.1097/MPG.0000000000001771</w:t>
      </w:r>
      <w:r w:rsidR="00BA3754" w:rsidRPr="00BA3754">
        <w:rPr>
          <w:rFonts w:ascii="Book Antiqua" w:hAnsi="Book Antiqua"/>
        </w:rPr>
        <w:t>]</w:t>
      </w:r>
    </w:p>
    <w:p w14:paraId="5609E3AF" w14:textId="15031E6A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Rush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B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rg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senf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ressl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acrolim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-Associat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ost-Colectom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terit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ACG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ase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3-3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15789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4309/crj.2014.76</w:t>
      </w:r>
      <w:bookmarkEnd w:id="25"/>
      <w:r w:rsidR="00BA3754" w:rsidRPr="00BA3754">
        <w:rPr>
          <w:rFonts w:ascii="Book Antiqua" w:hAnsi="Book Antiqua"/>
        </w:rPr>
        <w:t>]</w:t>
      </w:r>
    </w:p>
    <w:bookmarkEnd w:id="26"/>
    <w:p w14:paraId="547089F6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C6996F4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ootnotes</w:t>
      </w:r>
    </w:p>
    <w:p w14:paraId="79D100C1" w14:textId="6F471605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6216DE87" w14:textId="77777777" w:rsidR="00A77B3E" w:rsidRDefault="00A77B3E">
      <w:pPr>
        <w:spacing w:line="360" w:lineRule="auto"/>
        <w:jc w:val="both"/>
      </w:pPr>
    </w:p>
    <w:p w14:paraId="2263C8F8" w14:textId="165AC59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Commerc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6921A975" w14:textId="77777777" w:rsidR="00A77B3E" w:rsidRDefault="00A77B3E">
      <w:pPr>
        <w:spacing w:line="360" w:lineRule="auto"/>
        <w:jc w:val="both"/>
      </w:pPr>
    </w:p>
    <w:p w14:paraId="4B6EE5C3" w14:textId="57487DCB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urce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solici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manuscript</w:t>
      </w:r>
    </w:p>
    <w:p w14:paraId="78715822" w14:textId="77777777" w:rsidR="00A77B3E" w:rsidRDefault="00A77B3E">
      <w:pPr>
        <w:spacing w:line="360" w:lineRule="auto"/>
        <w:jc w:val="both"/>
      </w:pPr>
    </w:p>
    <w:p w14:paraId="2F4EF894" w14:textId="7578338F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03A312B9" w14:textId="472532C3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2211E53A" w14:textId="0799E602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C47C7" w:rsidRPr="003C5ACC">
        <w:rPr>
          <w:rFonts w:ascii="Book Antiqua" w:eastAsia="Book Antiqua" w:hAnsi="Book Antiqua" w:cs="Book Antiqua"/>
          <w:color w:val="000000"/>
        </w:rPr>
        <w:t>April 21, 2021</w:t>
      </w:r>
    </w:p>
    <w:p w14:paraId="2393A762" w14:textId="77777777" w:rsidR="00A77B3E" w:rsidRDefault="00A77B3E">
      <w:pPr>
        <w:spacing w:line="360" w:lineRule="auto"/>
        <w:jc w:val="both"/>
      </w:pPr>
    </w:p>
    <w:p w14:paraId="72890EC0" w14:textId="6CD17E21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hepatology</w:t>
      </w:r>
    </w:p>
    <w:p w14:paraId="0F07C5C7" w14:textId="7E3D70D8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383B17AB" w14:textId="6B27AB5C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4E07D3B0" w14:textId="0AB38BDE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</w:p>
    <w:p w14:paraId="1D50D53D" w14:textId="61E8805B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411157E2" w14:textId="407751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16540F5" w14:textId="52F6C16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3479D843" w14:textId="39BC9904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416A5356" w14:textId="77777777" w:rsidR="00A77B3E" w:rsidRDefault="00A77B3E">
      <w:pPr>
        <w:spacing w:line="360" w:lineRule="auto"/>
        <w:jc w:val="both"/>
      </w:pPr>
    </w:p>
    <w:p w14:paraId="4AFAD550" w14:textId="6EDBDAC6" w:rsidR="008F376D" w:rsidRPr="008F376D" w:rsidRDefault="0076292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gi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B56DE" w:rsidRPr="00DF4E37">
        <w:rPr>
          <w:rFonts w:ascii="Book Antiqua" w:eastAsia="Book Antiqua" w:hAnsi="Book Antiqua" w:cs="Book Antiqua"/>
          <w:color w:val="000000"/>
        </w:rPr>
        <w:t>Wang TQ</w:t>
      </w:r>
      <w:r w:rsidR="001B56DE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8F376D" w:rsidRPr="008F376D">
        <w:rPr>
          <w:rFonts w:ascii="Book Antiqua" w:hAnsi="Book Antiqua" w:cs="Book Antiqua" w:hint="eastAsia"/>
          <w:color w:val="000000"/>
          <w:lang w:eastAsia="zh-CN"/>
        </w:rPr>
        <w:t xml:space="preserve"> Wang LL</w:t>
      </w:r>
    </w:p>
    <w:p w14:paraId="270BF1A5" w14:textId="13D64205" w:rsidR="00A77B3E" w:rsidRDefault="002C0363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04213E5" w14:textId="1585DE13" w:rsidR="00DE62AD" w:rsidRPr="00085453" w:rsidRDefault="0076292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52020092" w14:textId="77777777" w:rsidR="00085453" w:rsidRDefault="00085453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014D8594" wp14:editId="160A34A4">
            <wp:extent cx="5943600" cy="2826675"/>
            <wp:effectExtent l="0" t="0" r="0" b="0"/>
            <wp:docPr id="1" name="图片 1" descr="D:\赵德会\工作-离职\孙妍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赵德会\工作-离职\孙妍\Figure 1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26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DCCCB6" w14:textId="7083C025" w:rsidR="00A77B3E" w:rsidRPr="00332818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1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C</w:t>
      </w:r>
      <w:r w:rsidRPr="00332818">
        <w:rPr>
          <w:rFonts w:ascii="Book Antiqua" w:eastAsia="Book Antiqua" w:hAnsi="Book Antiqua" w:cs="Book Antiqua"/>
          <w:b/>
          <w:color w:val="000000"/>
        </w:rPr>
        <w:t>ommo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u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gastrointestin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icr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resentat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i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UGI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74" w:name="OLE_LINK216"/>
      <w:bookmarkStart w:id="75" w:name="OLE_LINK217"/>
      <w:r w:rsidR="00332818">
        <w:rPr>
          <w:rFonts w:ascii="Book Antiqua" w:hAnsi="Book Antiqua" w:cs="Book Antiqua" w:hint="eastAsia"/>
          <w:color w:val="000000"/>
          <w:lang w:eastAsia="zh-CN"/>
        </w:rPr>
        <w:t>U</w:t>
      </w:r>
      <w:r w:rsidR="00332818" w:rsidRPr="00332818">
        <w:rPr>
          <w:rFonts w:ascii="Book Antiqua" w:hAnsi="Book Antiqua" w:cs="Book Antiqua"/>
          <w:color w:val="000000"/>
          <w:lang w:eastAsia="zh-CN"/>
        </w:rPr>
        <w:t>pper</w:t>
      </w:r>
      <w:r w:rsidR="002C0363">
        <w:rPr>
          <w:rFonts w:ascii="Book Antiqua" w:hAnsi="Book Antiqua" w:cs="Book Antiqua"/>
          <w:color w:val="000000"/>
          <w:lang w:eastAsia="zh-CN"/>
        </w:rPr>
        <w:t xml:space="preserve"> </w:t>
      </w:r>
      <w:r w:rsidR="00332818" w:rsidRPr="00332818">
        <w:rPr>
          <w:rFonts w:ascii="Book Antiqua" w:hAnsi="Book Antiqua" w:cs="Book Antiqua"/>
          <w:color w:val="000000"/>
          <w:lang w:eastAsia="zh-CN"/>
        </w:rPr>
        <w:t>gastrointestinal</w:t>
      </w:r>
      <w:bookmarkEnd w:id="74"/>
      <w:bookmarkEnd w:id="75"/>
      <w:r w:rsidR="00332818">
        <w:rPr>
          <w:rFonts w:ascii="Book Antiqua" w:eastAsia="Book Antiqua" w:hAnsi="Book Antiqua" w:cs="Book Antiqua"/>
          <w:color w:val="000000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UC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76" w:name="OLE_LINK211"/>
      <w:bookmarkStart w:id="77" w:name="OLE_LINK212"/>
      <w:bookmarkStart w:id="78" w:name="OLE_LINK215"/>
      <w:bookmarkStart w:id="79" w:name="OLE_LINK231"/>
      <w:r w:rsidR="00332818">
        <w:rPr>
          <w:rFonts w:ascii="Book Antiqua" w:hAnsi="Book Antiqua" w:cs="Book Antiqua" w:hint="eastAsia"/>
          <w:color w:val="000000"/>
          <w:lang w:eastAsia="zh-CN"/>
        </w:rPr>
        <w:t>U</w:t>
      </w:r>
      <w:r>
        <w:rPr>
          <w:rFonts w:ascii="Book Antiqua" w:eastAsia="Book Antiqua" w:hAnsi="Book Antiqua" w:cs="Book Antiqua"/>
          <w:color w:val="000000"/>
        </w:rPr>
        <w:t>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</w:t>
      </w:r>
      <w:bookmarkEnd w:id="76"/>
      <w:bookmarkEnd w:id="77"/>
      <w:bookmarkEnd w:id="78"/>
      <w:bookmarkEnd w:id="79"/>
      <w:r w:rsidR="00332818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7EA63CA1" w14:textId="77777777" w:rsidR="00DE62AD" w:rsidRDefault="0033281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DE62AD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2092420F" wp14:editId="25FD0D8F">
            <wp:extent cx="5934075" cy="260349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400" cy="26027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70D683" w14:textId="2A6038C4" w:rsidR="00A77B3E" w:rsidRPr="00332818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2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icr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resentat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sophage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ulcer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ssociate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with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A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</w:t>
      </w:r>
      <w:r w:rsidR="00332818">
        <w:rPr>
          <w:rFonts w:ascii="Book Antiqua" w:eastAsia="Book Antiqua" w:hAnsi="Book Antiqua" w:cs="Book Antiqua"/>
          <w:color w:val="000000"/>
        </w:rPr>
        <w:t>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esophagus</w:t>
      </w:r>
      <w:r w:rsidR="00332818">
        <w:rPr>
          <w:rFonts w:ascii="Book Antiqua" w:hAnsi="Book Antiqua" w:cs="Book Antiqua" w:hint="eastAsia"/>
          <w:color w:val="000000"/>
          <w:lang w:eastAsia="zh-CN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B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quamou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plasia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sti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u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lifera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ib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egation.</w:t>
      </w:r>
    </w:p>
    <w:p w14:paraId="65E23A53" w14:textId="77777777" w:rsidR="00DE62AD" w:rsidRDefault="0033281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DE62AD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77FDE972" wp14:editId="62F1AF56">
            <wp:extent cx="5934075" cy="2555851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840" cy="2560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E48115" w14:textId="0CF6058C" w:rsidR="00A77B3E" w:rsidRPr="00332818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3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icr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anifestat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  <w:szCs w:val="21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gastritis-associate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A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lay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rusio</w:t>
      </w:r>
      <w:r w:rsidR="00332818">
        <w:rPr>
          <w:rFonts w:ascii="Book Antiqua" w:eastAsia="Book Antiqua" w:hAnsi="Book Antiqua" w:cs="Book Antiqua"/>
          <w:color w:val="000000"/>
        </w:rPr>
        <w:t>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gastr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mucosa</w:t>
      </w:r>
      <w:r w:rsidR="00332818">
        <w:rPr>
          <w:rFonts w:ascii="Book Antiqua" w:hAnsi="Book Antiqua" w:cs="Book Antiqua" w:hint="eastAsia"/>
          <w:color w:val="000000"/>
          <w:lang w:eastAsia="zh-CN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B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plast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poi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</w:p>
    <w:p w14:paraId="0338D0EF" w14:textId="77777777" w:rsidR="00C55122" w:rsidRPr="00C55122" w:rsidRDefault="00332818">
      <w:pPr>
        <w:rPr>
          <w:rFonts w:ascii="Book Antiqua" w:hAnsi="Book Antiqua" w:cs="Book Antiqua"/>
          <w:b/>
          <w:bCs/>
          <w:noProof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5B40D2F" w14:textId="77777777" w:rsidR="00DE62AD" w:rsidRDefault="00C55122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6CE074A5" wp14:editId="79E7C830">
            <wp:extent cx="5943600" cy="4576877"/>
            <wp:effectExtent l="0" t="0" r="0" b="0"/>
            <wp:docPr id="7" name="图片 7" descr="D:\赵德会\工作-离职\孙妍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赵德会\工作-离职\孙妍\Figure 4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6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6A8BEF" w14:textId="5D06547B" w:rsidR="00756E8E" w:rsidRDefault="0076292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4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athogenesi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bookmarkStart w:id="80" w:name="OLE_LINK229"/>
      <w:bookmarkStart w:id="81" w:name="OLE_LINK230"/>
      <w:r w:rsidR="001B56D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gastrointestinal</w:t>
      </w:r>
      <w:bookmarkEnd w:id="80"/>
      <w:bookmarkEnd w:id="81"/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ucos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lesions</w:t>
      </w:r>
      <w:r w:rsid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D8721B9" w14:textId="77777777" w:rsidR="00756E8E" w:rsidRDefault="0033281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756E8E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4BF7C928" wp14:editId="7BECD6C6">
            <wp:extent cx="5915025" cy="2725071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1327" cy="27279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257E24" w14:textId="2B3864CD" w:rsidR="00756E8E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5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icture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  <w:szCs w:val="21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sophage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ulcer-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gastritis-associate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ft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treatment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A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ctu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ophage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</w:t>
      </w:r>
      <w:r w:rsidR="00332818">
        <w:rPr>
          <w:rFonts w:ascii="Book Antiqua" w:eastAsia="Book Antiqua" w:hAnsi="Book Antiqua" w:cs="Book Antiqua"/>
          <w:color w:val="000000"/>
        </w:rPr>
        <w:t>c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(infliximab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injection)</w:t>
      </w:r>
      <w:r w:rsidR="00332818">
        <w:rPr>
          <w:rFonts w:ascii="Book Antiqua" w:hAnsi="Book Antiqua" w:cs="Book Antiqua" w:hint="eastAsia"/>
          <w:color w:val="000000"/>
          <w:lang w:eastAsia="zh-CN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B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ctu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ng</w:t>
      </w:r>
      <w:r w:rsidR="002C0363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rus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cade</w:t>
      </w:r>
      <w:r w:rsidR="001B56DE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rednisolone.</w:t>
      </w:r>
      <w:r w:rsidR="002C0363">
        <w:rPr>
          <w:rFonts w:hint="eastAsia"/>
          <w:b/>
          <w:lang w:eastAsia="zh-CN"/>
        </w:rPr>
        <w:t xml:space="preserve"> </w:t>
      </w:r>
    </w:p>
    <w:p w14:paraId="1D64ECF1" w14:textId="4995677A" w:rsidR="00A77B3E" w:rsidRPr="00971914" w:rsidRDefault="006E37ED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hAnsi="Book Antiqua" w:cs="Book Antiqua"/>
          <w:color w:val="000000"/>
          <w:lang w:eastAsia="zh-CN"/>
        </w:rPr>
        <w:br w:type="page"/>
      </w:r>
      <w:r w:rsidRPr="00901EC5">
        <w:rPr>
          <w:rFonts w:ascii="Book Antiqua" w:hAnsi="Book Antiqua" w:cs="Book Antiqua" w:hint="eastAsia"/>
          <w:b/>
          <w:color w:val="000000"/>
          <w:lang w:eastAsia="zh-CN"/>
        </w:rPr>
        <w:t>Table</w:t>
      </w:r>
      <w:r w:rsidR="002C0363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Pr="00901EC5">
        <w:rPr>
          <w:rFonts w:ascii="Book Antiqua" w:hAnsi="Book Antiqua" w:cs="Book Antiqua" w:hint="eastAsia"/>
          <w:b/>
          <w:color w:val="000000"/>
          <w:lang w:eastAsia="zh-CN"/>
        </w:rPr>
        <w:t>1</w:t>
      </w:r>
      <w:r w:rsidR="002C0363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971914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971914">
        <w:rPr>
          <w:rFonts w:ascii="Book Antiqua" w:eastAsia="Book Antiqua" w:hAnsi="Book Antiqua" w:cs="Book Antiqua"/>
          <w:b/>
          <w:color w:val="000000"/>
        </w:rPr>
        <w:t>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71914">
        <w:rPr>
          <w:rFonts w:ascii="Book Antiqua" w:eastAsia="Book Antiqua" w:hAnsi="Book Antiqua" w:cs="Book Antiqua"/>
          <w:b/>
          <w:color w:val="000000"/>
        </w:rPr>
        <w:t>gastrointestinal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endoscopic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and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microscopic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presentations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in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bookmarkStart w:id="82" w:name="OLE_LINK232"/>
      <w:bookmarkStart w:id="83" w:name="OLE_LINK233"/>
      <w:r w:rsidR="00971914" w:rsidRPr="00971914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971914" w:rsidRPr="00971914">
        <w:rPr>
          <w:rFonts w:ascii="Book Antiqua" w:eastAsia="Book Antiqua" w:hAnsi="Book Antiqua" w:cs="Book Antiqua"/>
          <w:b/>
          <w:color w:val="000000"/>
        </w:rPr>
        <w:t>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71914" w:rsidRPr="00971914">
        <w:rPr>
          <w:rFonts w:ascii="Book Antiqua" w:eastAsia="Book Antiqua" w:hAnsi="Book Antiqua" w:cs="Book Antiqua"/>
          <w:b/>
          <w:color w:val="000000"/>
        </w:rPr>
        <w:t>colitis</w:t>
      </w:r>
      <w:bookmarkEnd w:id="82"/>
      <w:bookmarkEnd w:id="83"/>
    </w:p>
    <w:tbl>
      <w:tblPr>
        <w:tblW w:w="0" w:type="auto"/>
        <w:tblInd w:w="93" w:type="dxa"/>
        <w:tblBorders>
          <w:top w:val="single" w:sz="4" w:space="0" w:color="auto"/>
          <w:bottom w:val="single" w:sz="4" w:space="0" w:color="auto"/>
        </w:tblBorders>
        <w:tblLook w:val="0600" w:firstRow="0" w:lastRow="0" w:firstColumn="0" w:lastColumn="0" w:noHBand="1" w:noVBand="1"/>
      </w:tblPr>
      <w:tblGrid>
        <w:gridCol w:w="1576"/>
        <w:gridCol w:w="1317"/>
        <w:gridCol w:w="6590"/>
      </w:tblGrid>
      <w:tr w:rsidR="006E37ED" w:rsidRPr="00D5394F" w14:paraId="474AAB4E" w14:textId="77777777" w:rsidTr="00F41C69">
        <w:trPr>
          <w:trHeight w:val="300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43E2A66D" w14:textId="77777777" w:rsidR="006E37ED" w:rsidRPr="00D5394F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D5394F">
              <w:rPr>
                <w:rFonts w:ascii="Book Antiqua" w:hAnsi="Book Antiqua"/>
                <w:b/>
                <w:color w:val="000000"/>
              </w:rPr>
              <w:t>Classificatio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69178B5F" w14:textId="676917F4" w:rsidR="006E37ED" w:rsidRPr="00D5394F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D5394F">
              <w:rPr>
                <w:rFonts w:ascii="Book Antiqua" w:hAnsi="Book Antiqua"/>
                <w:b/>
              </w:rPr>
              <w:t>Presentations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of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UGI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in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UC</w:t>
            </w:r>
          </w:p>
        </w:tc>
      </w:tr>
      <w:tr w:rsidR="006E37ED" w:rsidRPr="00392D49" w14:paraId="16D641C5" w14:textId="77777777" w:rsidTr="00F41C69">
        <w:trPr>
          <w:trHeight w:val="290"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169AA97A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ndoscopy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bottom"/>
          </w:tcPr>
          <w:p w14:paraId="4664748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rythema</w:t>
            </w:r>
          </w:p>
        </w:tc>
      </w:tr>
      <w:tr w:rsidR="006E37ED" w:rsidRPr="00392D49" w14:paraId="69F6AB4A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34A5F24B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5D4CE4E9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dema</w:t>
            </w:r>
          </w:p>
        </w:tc>
      </w:tr>
      <w:tr w:rsidR="006E37ED" w:rsidRPr="00392D49" w14:paraId="4925B8EB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37161E42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6693A4CA" w14:textId="22C8372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Inconspicuous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vascular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morphology</w:t>
            </w:r>
          </w:p>
        </w:tc>
      </w:tr>
      <w:tr w:rsidR="006E37ED" w:rsidRPr="00392D49" w14:paraId="16911320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4733D98D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2B2DC952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Granularity</w:t>
            </w:r>
          </w:p>
        </w:tc>
      </w:tr>
      <w:tr w:rsidR="006E37ED" w:rsidRPr="00392D49" w14:paraId="04E5E48E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56977F47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0CFA99AB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Friability</w:t>
            </w:r>
          </w:p>
        </w:tc>
      </w:tr>
      <w:tr w:rsidR="006E37ED" w:rsidRPr="00392D49" w14:paraId="3C6463A4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027DCE3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2F5DCBE9" w14:textId="2DF6AF9C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Or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ulcers,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superfici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ulcers</w:t>
            </w:r>
          </w:p>
        </w:tc>
      </w:tr>
      <w:tr w:rsidR="006E37ED" w:rsidRPr="00392D49" w14:paraId="7ED0835A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724F6BA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6BE301FF" w14:textId="31F6784D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Bamboo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joint-lik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appearance</w:t>
            </w:r>
          </w:p>
        </w:tc>
      </w:tr>
      <w:tr w:rsidR="006E37ED" w:rsidRPr="00392D49" w14:paraId="4AA973F4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204C0D4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20A73BAF" w14:textId="4B60260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Whit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spots</w:t>
            </w:r>
          </w:p>
        </w:tc>
      </w:tr>
      <w:tr w:rsidR="006E37ED" w:rsidRPr="00392D49" w14:paraId="3235208A" w14:textId="77777777" w:rsidTr="00F41C69">
        <w:trPr>
          <w:trHeight w:val="290"/>
        </w:trPr>
        <w:tc>
          <w:tcPr>
            <w:tcW w:w="0" w:type="auto"/>
            <w:gridSpan w:val="2"/>
            <w:vMerge/>
            <w:vAlign w:val="center"/>
          </w:tcPr>
          <w:p w14:paraId="61D22723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56345F34" w14:textId="02E0B066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Purulent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eposits</w:t>
            </w:r>
          </w:p>
        </w:tc>
      </w:tr>
      <w:tr w:rsidR="006E37ED" w:rsidRPr="00392D49" w14:paraId="614537F1" w14:textId="77777777" w:rsidTr="00F41C69">
        <w:trPr>
          <w:trHeight w:val="290"/>
        </w:trPr>
        <w:tc>
          <w:tcPr>
            <w:tcW w:w="0" w:type="auto"/>
            <w:vMerge w:val="restart"/>
            <w:noWrap/>
            <w:vAlign w:val="center"/>
          </w:tcPr>
          <w:p w14:paraId="3B2E0F05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Microscopy</w:t>
            </w:r>
          </w:p>
        </w:tc>
        <w:tc>
          <w:tcPr>
            <w:tcW w:w="0" w:type="auto"/>
            <w:vMerge w:val="restart"/>
            <w:noWrap/>
            <w:vAlign w:val="center"/>
          </w:tcPr>
          <w:p w14:paraId="7103183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  <w:vAlign w:val="bottom"/>
          </w:tcPr>
          <w:p w14:paraId="1EC406CA" w14:textId="115B6015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sophage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ulcers</w:t>
            </w:r>
          </w:p>
        </w:tc>
      </w:tr>
      <w:tr w:rsidR="006E37ED" w:rsidRPr="00392D49" w14:paraId="2D2B5C71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377FFA1C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43AACAA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0A2E4C22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sophagitis</w:t>
            </w:r>
          </w:p>
        </w:tc>
      </w:tr>
      <w:tr w:rsidR="006E37ED" w:rsidRPr="00392D49" w14:paraId="4C8D5EA2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73861558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79EDB6F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2F9043F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Unspecified/nonspecific</w:t>
            </w:r>
          </w:p>
        </w:tc>
      </w:tr>
      <w:tr w:rsidR="006E37ED" w:rsidRPr="00392D49" w14:paraId="128499C3" w14:textId="77777777" w:rsidTr="00F41C69">
        <w:trPr>
          <w:trHeight w:val="260"/>
        </w:trPr>
        <w:tc>
          <w:tcPr>
            <w:tcW w:w="0" w:type="auto"/>
            <w:vMerge/>
            <w:vAlign w:val="center"/>
          </w:tcPr>
          <w:p w14:paraId="66745440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 w:val="restart"/>
            <w:noWrap/>
            <w:vAlign w:val="center"/>
          </w:tcPr>
          <w:p w14:paraId="17D10E9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Stomach</w:t>
            </w:r>
          </w:p>
        </w:tc>
        <w:tc>
          <w:tcPr>
            <w:tcW w:w="0" w:type="auto"/>
            <w:vAlign w:val="bottom"/>
          </w:tcPr>
          <w:p w14:paraId="4A28990E" w14:textId="396F0989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Unspecified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chron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gastritis</w:t>
            </w:r>
          </w:p>
        </w:tc>
      </w:tr>
      <w:tr w:rsidR="006E37ED" w:rsidRPr="00392D49" w14:paraId="66DFDC01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040B81F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4886B0E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723E9B7C" w14:textId="34004A7F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Lymphocyt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gastritis</w:t>
            </w:r>
          </w:p>
        </w:tc>
      </w:tr>
      <w:tr w:rsidR="006E37ED" w:rsidRPr="00392D49" w14:paraId="04232C91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35080B39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10A36306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671AA46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FEG</w:t>
            </w:r>
          </w:p>
        </w:tc>
      </w:tr>
      <w:tr w:rsidR="006E37ED" w:rsidRPr="00392D49" w14:paraId="76D43FD5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54715BEA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1BE0046A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7C161944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Ulcers</w:t>
            </w:r>
          </w:p>
        </w:tc>
      </w:tr>
      <w:tr w:rsidR="006E37ED" w:rsidRPr="00392D49" w14:paraId="58BC9E83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47A1D194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 w:val="restart"/>
            <w:noWrap/>
            <w:vAlign w:val="center"/>
          </w:tcPr>
          <w:p w14:paraId="25F1F6B4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Duodenum</w:t>
            </w:r>
          </w:p>
        </w:tc>
        <w:tc>
          <w:tcPr>
            <w:tcW w:w="0" w:type="auto"/>
            <w:noWrap/>
            <w:vAlign w:val="bottom"/>
          </w:tcPr>
          <w:p w14:paraId="4E922C5C" w14:textId="269DA0CF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Diffus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chron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uodenitis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in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th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presenc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of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mucos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ilatation</w:t>
            </w:r>
          </w:p>
        </w:tc>
      </w:tr>
      <w:tr w:rsidR="006E37ED" w:rsidRPr="00392D49" w14:paraId="05FDDFB6" w14:textId="77777777" w:rsidTr="00F41C69">
        <w:trPr>
          <w:trHeight w:val="290"/>
        </w:trPr>
        <w:tc>
          <w:tcPr>
            <w:tcW w:w="0" w:type="auto"/>
            <w:vMerge/>
            <w:vAlign w:val="center"/>
          </w:tcPr>
          <w:p w14:paraId="5719E04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16BEEC93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35868DE2" w14:textId="0C1AE9E8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Structur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eformation</w:t>
            </w:r>
          </w:p>
        </w:tc>
      </w:tr>
      <w:tr w:rsidR="006E37ED" w:rsidRPr="00392D49" w14:paraId="6AB85B73" w14:textId="77777777" w:rsidTr="00F41C69">
        <w:trPr>
          <w:trHeight w:val="300"/>
        </w:trPr>
        <w:tc>
          <w:tcPr>
            <w:tcW w:w="0" w:type="auto"/>
            <w:vMerge/>
            <w:vAlign w:val="center"/>
          </w:tcPr>
          <w:p w14:paraId="777BFCF7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vMerge/>
            <w:vAlign w:val="center"/>
          </w:tcPr>
          <w:p w14:paraId="6AA4843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0" w:type="auto"/>
            <w:noWrap/>
            <w:vAlign w:val="bottom"/>
          </w:tcPr>
          <w:p w14:paraId="447229BF" w14:textId="04117705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Intraepitheli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lymphocyt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iseas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with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norm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mucos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structure</w:t>
            </w:r>
          </w:p>
        </w:tc>
      </w:tr>
    </w:tbl>
    <w:p w14:paraId="3D994D87" w14:textId="4D933D6C" w:rsidR="006E37ED" w:rsidRPr="00392D49" w:rsidRDefault="000F1DAE" w:rsidP="006E37ED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>
        <w:rPr>
          <w:rFonts w:ascii="Book Antiqua" w:hAnsi="Book Antiqua"/>
        </w:rPr>
        <w:t>UGI</w:t>
      </w:r>
      <w:r>
        <w:rPr>
          <w:rFonts w:ascii="Book Antiqua" w:hAnsi="Book Antiqua" w:hint="eastAsia"/>
          <w:lang w:eastAsia="zh-CN"/>
        </w:rPr>
        <w:t>: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U</w:t>
      </w:r>
      <w:r>
        <w:rPr>
          <w:rFonts w:ascii="Book Antiqua" w:hAnsi="Book Antiqua"/>
        </w:rPr>
        <w:t>pper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astrointestinal;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UC</w:t>
      </w:r>
      <w:r>
        <w:rPr>
          <w:rFonts w:ascii="Book Antiqua" w:hAnsi="Book Antiqua" w:hint="eastAsia"/>
          <w:lang w:eastAsia="zh-CN"/>
        </w:rPr>
        <w:t>: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U</w:t>
      </w:r>
      <w:r>
        <w:rPr>
          <w:rFonts w:ascii="Book Antiqua" w:hAnsi="Book Antiqua"/>
        </w:rPr>
        <w:t>lcerative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colitis;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FEG</w:t>
      </w:r>
      <w:r>
        <w:rPr>
          <w:rFonts w:ascii="Book Antiqua" w:hAnsi="Book Antiqua" w:hint="eastAsia"/>
          <w:lang w:eastAsia="zh-CN"/>
        </w:rPr>
        <w:t>:</w:t>
      </w:r>
      <w:r w:rsidR="002C0363">
        <w:rPr>
          <w:rFonts w:ascii="Book Antiqua" w:hAnsi="Book Antiqua"/>
        </w:rPr>
        <w:t xml:space="preserve"> </w:t>
      </w:r>
      <w:r w:rsidR="006E37ED" w:rsidRPr="00392D49">
        <w:rPr>
          <w:rFonts w:ascii="Book Antiqua" w:hAnsi="Book Antiqua"/>
          <w:color w:val="000000"/>
        </w:rPr>
        <w:t>Focally</w:t>
      </w:r>
      <w:r w:rsidR="002C0363">
        <w:rPr>
          <w:rFonts w:ascii="Book Antiqua" w:hAnsi="Book Antiqua"/>
          <w:color w:val="000000"/>
        </w:rPr>
        <w:t xml:space="preserve"> </w:t>
      </w:r>
      <w:r w:rsidR="006E37ED" w:rsidRPr="00392D49">
        <w:rPr>
          <w:rFonts w:ascii="Book Antiqua" w:hAnsi="Book Antiqua"/>
          <w:color w:val="000000"/>
        </w:rPr>
        <w:t>enhanced</w:t>
      </w:r>
      <w:r w:rsidR="002C0363">
        <w:rPr>
          <w:rFonts w:ascii="Book Antiqua" w:hAnsi="Book Antiqua"/>
          <w:color w:val="000000"/>
        </w:rPr>
        <w:t xml:space="preserve"> </w:t>
      </w:r>
      <w:r w:rsidR="006E37ED" w:rsidRPr="00392D49">
        <w:rPr>
          <w:rFonts w:ascii="Book Antiqua" w:hAnsi="Book Antiqua"/>
          <w:color w:val="000000"/>
        </w:rPr>
        <w:t>gastritis</w:t>
      </w:r>
      <w:r>
        <w:rPr>
          <w:rFonts w:ascii="Book Antiqua" w:hAnsi="Book Antiqua" w:hint="eastAsia"/>
          <w:color w:val="000000"/>
          <w:lang w:eastAsia="zh-CN"/>
        </w:rPr>
        <w:t>.</w:t>
      </w:r>
    </w:p>
    <w:p w14:paraId="3D400C75" w14:textId="77777777" w:rsidR="003B4AD7" w:rsidRDefault="003B4AD7">
      <w:pPr>
        <w:spacing w:line="360" w:lineRule="auto"/>
        <w:jc w:val="both"/>
        <w:rPr>
          <w:b/>
          <w:lang w:eastAsia="zh-CN"/>
        </w:rPr>
        <w:sectPr w:rsidR="003B4AD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D2ACB3B" w14:textId="500276D6" w:rsidR="006E37ED" w:rsidRDefault="006E37ED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E37ED">
        <w:rPr>
          <w:rFonts w:ascii="Book Antiqua" w:hAnsi="Book Antiqua"/>
          <w:b/>
          <w:lang w:eastAsia="zh-CN"/>
        </w:rPr>
        <w:t>Table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Pr="006E37ED">
        <w:rPr>
          <w:rFonts w:ascii="Book Antiqua" w:hAnsi="Book Antiqua"/>
          <w:b/>
          <w:lang w:eastAsia="zh-CN"/>
        </w:rPr>
        <w:t>2</w:t>
      </w:r>
      <w:r w:rsidR="002C0363">
        <w:rPr>
          <w:rFonts w:ascii="Book Antiqua" w:hAnsi="Book Antiqua" w:hint="eastAsi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Clinical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characteristics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of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esophageal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ulcer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complicated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with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3E6DB1">
        <w:rPr>
          <w:rFonts w:ascii="Book Antiqua" w:hAnsi="Book Antiqua" w:cs="Book Antiqua"/>
          <w:b/>
          <w:color w:val="000000"/>
          <w:lang w:eastAsia="zh-CN"/>
        </w:rPr>
        <w:t>u</w:t>
      </w:r>
      <w:r w:rsidR="003E6DB1">
        <w:rPr>
          <w:rFonts w:ascii="Book Antiqua" w:eastAsia="Book Antiqua" w:hAnsi="Book Antiqua" w:cs="Book Antiqua"/>
          <w:b/>
          <w:color w:val="000000"/>
        </w:rPr>
        <w:t>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E6DB1">
        <w:rPr>
          <w:rFonts w:ascii="Book Antiqua" w:eastAsia="Book Antiqua" w:hAnsi="Book Antiqua" w:cs="Book Antiqua"/>
          <w:b/>
          <w:color w:val="000000"/>
        </w:rPr>
        <w:t>coliti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600" w:firstRow="0" w:lastRow="0" w:firstColumn="0" w:lastColumn="0" w:noHBand="1" w:noVBand="1"/>
      </w:tblPr>
      <w:tblGrid>
        <w:gridCol w:w="743"/>
        <w:gridCol w:w="1659"/>
        <w:gridCol w:w="454"/>
        <w:gridCol w:w="663"/>
        <w:gridCol w:w="1139"/>
        <w:gridCol w:w="3047"/>
        <w:gridCol w:w="1895"/>
        <w:gridCol w:w="2363"/>
        <w:gridCol w:w="1213"/>
      </w:tblGrid>
      <w:tr w:rsidR="00AC1BF0" w:rsidRPr="008D16DE" w14:paraId="44F100A4" w14:textId="77777777" w:rsidTr="00F41C69">
        <w:trPr>
          <w:trHeight w:val="310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DC37165" w14:textId="5B947E09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lang w:eastAsia="zh-CN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Case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No</w:t>
            </w:r>
            <w:r>
              <w:rPr>
                <w:rFonts w:ascii="Book Antiqua" w:hAnsi="Book Antiqua"/>
                <w:b/>
                <w:color w:val="000000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DE21D29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lang w:eastAsia="zh-CN"/>
              </w:rPr>
            </w:pPr>
            <w:r w:rsidRPr="008D16DE">
              <w:rPr>
                <w:rFonts w:ascii="Book Antiqua" w:hAnsi="Book Antiqua" w:hint="eastAsia"/>
                <w:b/>
                <w:color w:val="000000"/>
                <w:lang w:eastAsia="zh-CN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DDFD003" w14:textId="44FB06C2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E3BC061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5503968" w14:textId="38B5DFCB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Duration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of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U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1B72166" w14:textId="106C37FE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Esophageal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ulc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9891EFF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C76E76B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Symptom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898B1FC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Treatment</w:t>
            </w:r>
          </w:p>
        </w:tc>
      </w:tr>
      <w:tr w:rsidR="00AC1BF0" w:rsidRPr="003B4AD7" w14:paraId="21A93F7C" w14:textId="77777777" w:rsidTr="00F41C69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noWrap/>
          </w:tcPr>
          <w:p w14:paraId="6CB26339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12958522" w14:textId="7417769E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argoles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bookmarkStart w:id="84" w:name="OLE_LINK234"/>
            <w:bookmarkStart w:id="85" w:name="OLE_LINK235"/>
            <w:r w:rsidRPr="008D16DE">
              <w:rPr>
                <w:rFonts w:ascii="Book Antiqua" w:hAnsi="Book Antiqua" w:hint="eastAsia"/>
                <w:i/>
                <w:color w:val="000000"/>
                <w:lang w:eastAsia="zh-CN"/>
              </w:rPr>
              <w:t>et</w:t>
            </w:r>
            <w:r>
              <w:rPr>
                <w:rFonts w:ascii="Book Antiqua" w:hAnsi="Book Antiqua" w:hint="eastAsia"/>
                <w:i/>
                <w:color w:val="000000"/>
                <w:lang w:eastAsia="zh-CN"/>
              </w:rPr>
              <w:t xml:space="preserve"> </w:t>
            </w:r>
            <w:r w:rsidRPr="008D16DE">
              <w:rPr>
                <w:rFonts w:ascii="Book Antiqua" w:hAnsi="Book Antiqua" w:hint="eastAsia"/>
                <w:i/>
                <w:color w:val="000000"/>
                <w:lang w:eastAsia="zh-CN"/>
              </w:rPr>
              <w:t>al</w:t>
            </w:r>
            <w:bookmarkEnd w:id="84"/>
            <w:bookmarkEnd w:id="85"/>
            <w:r w:rsidRPr="003B4AD7">
              <w:rPr>
                <w:rFonts w:ascii="Book Antiqua" w:hAnsi="Book Antiqua"/>
                <w:color w:val="000000"/>
                <w:vertAlign w:val="superscript"/>
              </w:rPr>
              <w:t>[23]</w:t>
            </w:r>
            <w:r w:rsidRPr="00FD6C10">
              <w:rPr>
                <w:rFonts w:ascii="Book Antiqua" w:hAnsi="Book Antiqua"/>
                <w:color w:val="000000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4DD11ADB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6A0019A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20E4EA32" w14:textId="7767F33C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17 yr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08F9416E" w14:textId="01CB827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Web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ormation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5D4FD474" w14:textId="7B1F58FD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5A96488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</w:tcPr>
          <w:p w14:paraId="5269031D" w14:textId="6E631FA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AC1BF0" w:rsidRPr="003B4AD7" w14:paraId="4436105A" w14:textId="77777777" w:rsidTr="00F41C69">
        <w:trPr>
          <w:trHeight w:val="290"/>
        </w:trPr>
        <w:tc>
          <w:tcPr>
            <w:tcW w:w="0" w:type="auto"/>
            <w:noWrap/>
          </w:tcPr>
          <w:p w14:paraId="74F54A9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</w:t>
            </w:r>
          </w:p>
        </w:tc>
        <w:tc>
          <w:tcPr>
            <w:tcW w:w="0" w:type="auto"/>
            <w:noWrap/>
          </w:tcPr>
          <w:p w14:paraId="013C6FAF" w14:textId="7485A36F" w:rsidR="00AC1BF0" w:rsidRPr="00AC1BF0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Knudsen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6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, </w:t>
            </w:r>
            <w:r w:rsidRPr="003B4AD7">
              <w:rPr>
                <w:rFonts w:ascii="Book Antiqua" w:hAnsi="Book Antiqua"/>
                <w:color w:val="000000"/>
              </w:rPr>
              <w:t>1967</w:t>
            </w:r>
          </w:p>
        </w:tc>
        <w:tc>
          <w:tcPr>
            <w:tcW w:w="0" w:type="auto"/>
            <w:noWrap/>
          </w:tcPr>
          <w:p w14:paraId="2922A93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5</w:t>
            </w:r>
          </w:p>
        </w:tc>
        <w:tc>
          <w:tcPr>
            <w:tcW w:w="0" w:type="auto"/>
            <w:noWrap/>
          </w:tcPr>
          <w:p w14:paraId="31C3589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2E2B7C94" w14:textId="4A4612D8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2 yr</w:t>
            </w:r>
          </w:p>
        </w:tc>
        <w:tc>
          <w:tcPr>
            <w:tcW w:w="0" w:type="auto"/>
            <w:noWrap/>
          </w:tcPr>
          <w:p w14:paraId="55570D6C" w14:textId="2B15C30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eve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0" w:type="auto"/>
            <w:noWrap/>
          </w:tcPr>
          <w:p w14:paraId="07AACDA7" w14:textId="53220E0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3EA0408E" w14:textId="6D7A8B6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araster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0" w:type="auto"/>
            <w:noWrap/>
          </w:tcPr>
          <w:p w14:paraId="24D96CF7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52A8696D" w14:textId="77777777" w:rsidTr="00F41C69">
        <w:trPr>
          <w:trHeight w:val="290"/>
        </w:trPr>
        <w:tc>
          <w:tcPr>
            <w:tcW w:w="0" w:type="auto"/>
            <w:noWrap/>
          </w:tcPr>
          <w:p w14:paraId="691E379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3</w:t>
            </w:r>
          </w:p>
        </w:tc>
        <w:tc>
          <w:tcPr>
            <w:tcW w:w="0" w:type="auto"/>
            <w:noWrap/>
          </w:tcPr>
          <w:p w14:paraId="474889F4" w14:textId="6FB29C9F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Rosendorff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5]</w:t>
            </w:r>
            <w:bookmarkStart w:id="86" w:name="OLE_LINK1"/>
            <w:bookmarkStart w:id="87" w:name="OLE_LINK2"/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7</w:t>
            </w:r>
            <w:bookmarkEnd w:id="86"/>
            <w:bookmarkEnd w:id="87"/>
          </w:p>
        </w:tc>
        <w:tc>
          <w:tcPr>
            <w:tcW w:w="0" w:type="auto"/>
            <w:noWrap/>
          </w:tcPr>
          <w:p w14:paraId="10C17283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3</w:t>
            </w:r>
          </w:p>
        </w:tc>
        <w:tc>
          <w:tcPr>
            <w:tcW w:w="0" w:type="auto"/>
            <w:noWrap/>
          </w:tcPr>
          <w:p w14:paraId="6852B3A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47C3D481" w14:textId="79F7440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5 yr</w:t>
            </w:r>
          </w:p>
        </w:tc>
        <w:tc>
          <w:tcPr>
            <w:tcW w:w="0" w:type="auto"/>
            <w:noWrap/>
          </w:tcPr>
          <w:p w14:paraId="3EBC3ED7" w14:textId="2631352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hallow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gross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iffus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irregularity</w:t>
            </w:r>
          </w:p>
        </w:tc>
        <w:tc>
          <w:tcPr>
            <w:tcW w:w="0" w:type="auto"/>
            <w:noWrap/>
          </w:tcPr>
          <w:p w14:paraId="56C3A01C" w14:textId="7509E9BC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29E2427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0" w:type="auto"/>
            <w:noWrap/>
          </w:tcPr>
          <w:p w14:paraId="681D99F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DE50C8" w:rsidRPr="003B4AD7" w14:paraId="028D2FEB" w14:textId="77777777" w:rsidTr="00F41C69">
        <w:trPr>
          <w:trHeight w:val="290"/>
        </w:trPr>
        <w:tc>
          <w:tcPr>
            <w:tcW w:w="0" w:type="auto"/>
            <w:noWrap/>
          </w:tcPr>
          <w:p w14:paraId="21E16C7E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noWrap/>
          </w:tcPr>
          <w:p w14:paraId="600BD4D8" w14:textId="5346C172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0" w:type="auto"/>
            <w:noWrap/>
          </w:tcPr>
          <w:p w14:paraId="048BF2E1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1</w:t>
            </w:r>
          </w:p>
        </w:tc>
        <w:tc>
          <w:tcPr>
            <w:tcW w:w="0" w:type="auto"/>
            <w:noWrap/>
          </w:tcPr>
          <w:p w14:paraId="07F15B96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noWrap/>
          </w:tcPr>
          <w:p w14:paraId="515345A9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noWrap/>
          </w:tcPr>
          <w:p w14:paraId="02A438C5" w14:textId="6219282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c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0" w:type="auto"/>
            <w:noWrap/>
          </w:tcPr>
          <w:p w14:paraId="71227EE8" w14:textId="472908B6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536B83F7" w14:textId="06470A4F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5EB28B0C" w14:textId="0C400F74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645252B1" w14:textId="77777777" w:rsidTr="00F41C69">
        <w:trPr>
          <w:trHeight w:val="290"/>
        </w:trPr>
        <w:tc>
          <w:tcPr>
            <w:tcW w:w="0" w:type="auto"/>
            <w:noWrap/>
          </w:tcPr>
          <w:p w14:paraId="7D73F4B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</w:t>
            </w:r>
          </w:p>
        </w:tc>
        <w:tc>
          <w:tcPr>
            <w:tcW w:w="0" w:type="auto"/>
          </w:tcPr>
          <w:p w14:paraId="647F8F48" w14:textId="0F010E9A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0" w:type="auto"/>
            <w:noWrap/>
          </w:tcPr>
          <w:p w14:paraId="3EB4D845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0" w:type="auto"/>
            <w:noWrap/>
          </w:tcPr>
          <w:p w14:paraId="3AD99F2A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49BBEEC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noWrap/>
          </w:tcPr>
          <w:p w14:paraId="49C3AD3E" w14:textId="4CDDE149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arke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0" w:type="auto"/>
            <w:noWrap/>
          </w:tcPr>
          <w:p w14:paraId="72DA0DC5" w14:textId="3FAC1186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324F2E23" w14:textId="03FB1238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ubste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0" w:type="auto"/>
            <w:noWrap/>
          </w:tcPr>
          <w:p w14:paraId="22A9BA07" w14:textId="109D86BF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3F9DB8E0" w14:textId="77777777" w:rsidTr="00F41C69">
        <w:trPr>
          <w:trHeight w:val="260"/>
        </w:trPr>
        <w:tc>
          <w:tcPr>
            <w:tcW w:w="0" w:type="auto"/>
            <w:noWrap/>
          </w:tcPr>
          <w:p w14:paraId="453B3A5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6</w:t>
            </w:r>
          </w:p>
        </w:tc>
        <w:tc>
          <w:tcPr>
            <w:tcW w:w="0" w:type="auto"/>
          </w:tcPr>
          <w:p w14:paraId="0C395CD2" w14:textId="61134FC6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0" w:type="auto"/>
            <w:noWrap/>
          </w:tcPr>
          <w:p w14:paraId="1D50DA1A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6</w:t>
            </w:r>
          </w:p>
        </w:tc>
        <w:tc>
          <w:tcPr>
            <w:tcW w:w="0" w:type="auto"/>
            <w:noWrap/>
          </w:tcPr>
          <w:p w14:paraId="41CBE9CB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46D4DC20" w14:textId="7AC5285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2 mo</w:t>
            </w:r>
          </w:p>
        </w:tc>
        <w:tc>
          <w:tcPr>
            <w:tcW w:w="0" w:type="auto"/>
          </w:tcPr>
          <w:p w14:paraId="6F0D871F" w14:textId="19B6009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s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erforat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into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he</w:t>
            </w:r>
            <w:r w:rsidRPr="003B4AD7">
              <w:rPr>
                <w:rFonts w:ascii="Book Antiqua" w:hAnsi="Book Antiqua"/>
                <w:color w:val="000000"/>
              </w:rPr>
              <w:br/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mediastinum</w:t>
            </w:r>
          </w:p>
        </w:tc>
        <w:tc>
          <w:tcPr>
            <w:tcW w:w="0" w:type="auto"/>
            <w:noWrap/>
          </w:tcPr>
          <w:p w14:paraId="7505A5BF" w14:textId="35FD4AF0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74B48965" w14:textId="08D25DE0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Dysphagia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ever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ypotension</w:t>
            </w:r>
          </w:p>
        </w:tc>
        <w:tc>
          <w:tcPr>
            <w:tcW w:w="0" w:type="auto"/>
            <w:noWrap/>
          </w:tcPr>
          <w:p w14:paraId="4D07CF04" w14:textId="5130995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0307439E" w14:textId="77777777" w:rsidTr="00F41C69">
        <w:trPr>
          <w:trHeight w:val="290"/>
        </w:trPr>
        <w:tc>
          <w:tcPr>
            <w:tcW w:w="0" w:type="auto"/>
            <w:noWrap/>
          </w:tcPr>
          <w:p w14:paraId="20CA3CD9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7</w:t>
            </w:r>
          </w:p>
        </w:tc>
        <w:tc>
          <w:tcPr>
            <w:tcW w:w="0" w:type="auto"/>
          </w:tcPr>
          <w:p w14:paraId="098D11A6" w14:textId="42A6B6EB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0" w:type="auto"/>
            <w:noWrap/>
          </w:tcPr>
          <w:p w14:paraId="60A1E270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4</w:t>
            </w:r>
          </w:p>
        </w:tc>
        <w:tc>
          <w:tcPr>
            <w:tcW w:w="0" w:type="auto"/>
            <w:noWrap/>
          </w:tcPr>
          <w:p w14:paraId="3D78CD3C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noWrap/>
          </w:tcPr>
          <w:p w14:paraId="5E665BE0" w14:textId="78EAEA3A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5 yr</w:t>
            </w:r>
          </w:p>
        </w:tc>
        <w:tc>
          <w:tcPr>
            <w:tcW w:w="0" w:type="auto"/>
            <w:noWrap/>
          </w:tcPr>
          <w:p w14:paraId="17DF7B7E" w14:textId="2342CF4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ecrotizing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ibrinopurulen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</w:t>
            </w:r>
          </w:p>
        </w:tc>
        <w:tc>
          <w:tcPr>
            <w:tcW w:w="0" w:type="auto"/>
            <w:noWrap/>
          </w:tcPr>
          <w:p w14:paraId="73913F73" w14:textId="3761977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263C2533" w14:textId="7E1E67DE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6C6BEA45" w14:textId="5076F19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453DC2A7" w14:textId="77777777" w:rsidTr="00F41C69">
        <w:trPr>
          <w:trHeight w:val="290"/>
        </w:trPr>
        <w:tc>
          <w:tcPr>
            <w:tcW w:w="0" w:type="auto"/>
            <w:noWrap/>
          </w:tcPr>
          <w:p w14:paraId="48B9C34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8</w:t>
            </w:r>
          </w:p>
        </w:tc>
        <w:tc>
          <w:tcPr>
            <w:tcW w:w="0" w:type="auto"/>
          </w:tcPr>
          <w:p w14:paraId="1984CA65" w14:textId="2138779E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0" w:type="auto"/>
            <w:noWrap/>
          </w:tcPr>
          <w:p w14:paraId="5FD6EA17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4</w:t>
            </w:r>
          </w:p>
        </w:tc>
        <w:tc>
          <w:tcPr>
            <w:tcW w:w="0" w:type="auto"/>
            <w:noWrap/>
          </w:tcPr>
          <w:p w14:paraId="52DF6918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5FCF9768" w14:textId="7CE338B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9 yr</w:t>
            </w:r>
          </w:p>
        </w:tc>
        <w:tc>
          <w:tcPr>
            <w:tcW w:w="0" w:type="auto"/>
            <w:noWrap/>
          </w:tcPr>
          <w:p w14:paraId="39F05AE1" w14:textId="64660BC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membranous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0" w:type="auto"/>
            <w:noWrap/>
          </w:tcPr>
          <w:p w14:paraId="54DB4B5E" w14:textId="6F83BD2F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noWrap/>
          </w:tcPr>
          <w:p w14:paraId="7BE748FC" w14:textId="4BE4B2B5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usea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vomiting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ematemesis</w:t>
            </w:r>
          </w:p>
        </w:tc>
        <w:tc>
          <w:tcPr>
            <w:tcW w:w="0" w:type="auto"/>
            <w:noWrap/>
          </w:tcPr>
          <w:p w14:paraId="72E7E4B4" w14:textId="2BFDB8E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AC1BF0" w:rsidRPr="003B4AD7" w14:paraId="32F396E7" w14:textId="77777777" w:rsidTr="00F41C69">
        <w:trPr>
          <w:trHeight w:val="290"/>
        </w:trPr>
        <w:tc>
          <w:tcPr>
            <w:tcW w:w="0" w:type="auto"/>
            <w:noWrap/>
          </w:tcPr>
          <w:p w14:paraId="6D6164D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9</w:t>
            </w:r>
          </w:p>
        </w:tc>
        <w:tc>
          <w:tcPr>
            <w:tcW w:w="0" w:type="auto"/>
            <w:noWrap/>
          </w:tcPr>
          <w:p w14:paraId="4C66AD0D" w14:textId="6C15C67F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Zimmerman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8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84</w:t>
            </w:r>
          </w:p>
        </w:tc>
        <w:tc>
          <w:tcPr>
            <w:tcW w:w="0" w:type="auto"/>
            <w:noWrap/>
          </w:tcPr>
          <w:p w14:paraId="0012CC2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1</w:t>
            </w:r>
          </w:p>
        </w:tc>
        <w:tc>
          <w:tcPr>
            <w:tcW w:w="0" w:type="auto"/>
            <w:noWrap/>
          </w:tcPr>
          <w:p w14:paraId="6C2D99C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2C704873" w14:textId="17F96EBE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3 yr</w:t>
            </w:r>
          </w:p>
        </w:tc>
        <w:tc>
          <w:tcPr>
            <w:tcW w:w="0" w:type="auto"/>
            <w:noWrap/>
          </w:tcPr>
          <w:p w14:paraId="6A98220A" w14:textId="54BB8E3D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riab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s</w:t>
            </w:r>
          </w:p>
        </w:tc>
        <w:tc>
          <w:tcPr>
            <w:tcW w:w="0" w:type="auto"/>
            <w:noWrap/>
          </w:tcPr>
          <w:p w14:paraId="695ED7A9" w14:textId="278BAD8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Who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76845C29" w14:textId="3CBFDF9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eve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dynophagia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0" w:type="auto"/>
            <w:noWrap/>
          </w:tcPr>
          <w:p w14:paraId="4ED09511" w14:textId="4C79EAA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etracycline</w:t>
            </w:r>
          </w:p>
        </w:tc>
      </w:tr>
      <w:tr w:rsidR="00AC1BF0" w:rsidRPr="003B4AD7" w14:paraId="1699A9E5" w14:textId="77777777" w:rsidTr="00F41C69">
        <w:trPr>
          <w:trHeight w:val="290"/>
        </w:trPr>
        <w:tc>
          <w:tcPr>
            <w:tcW w:w="0" w:type="auto"/>
            <w:noWrap/>
          </w:tcPr>
          <w:p w14:paraId="45F0DAB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0</w:t>
            </w:r>
          </w:p>
        </w:tc>
        <w:tc>
          <w:tcPr>
            <w:tcW w:w="0" w:type="auto"/>
            <w:noWrap/>
          </w:tcPr>
          <w:p w14:paraId="440333D6" w14:textId="2563DA1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Konish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0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8</w:t>
            </w:r>
          </w:p>
        </w:tc>
        <w:tc>
          <w:tcPr>
            <w:tcW w:w="0" w:type="auto"/>
            <w:noWrap/>
          </w:tcPr>
          <w:p w14:paraId="742A7F3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47</w:t>
            </w:r>
          </w:p>
        </w:tc>
        <w:tc>
          <w:tcPr>
            <w:tcW w:w="0" w:type="auto"/>
            <w:noWrap/>
          </w:tcPr>
          <w:p w14:paraId="1D5E4BE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noWrap/>
          </w:tcPr>
          <w:p w14:paraId="4591988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noWrap/>
          </w:tcPr>
          <w:p w14:paraId="7D95702B" w14:textId="1EF42D9C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irregula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s</w:t>
            </w:r>
          </w:p>
        </w:tc>
        <w:tc>
          <w:tcPr>
            <w:tcW w:w="0" w:type="auto"/>
            <w:noWrap/>
          </w:tcPr>
          <w:p w14:paraId="68FD2EDC" w14:textId="7BF8AFBA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Who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53FB96E5" w14:textId="71259D2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0" w:type="auto"/>
            <w:noWrap/>
          </w:tcPr>
          <w:p w14:paraId="75D8BB63" w14:textId="791EE628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ASA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2blocker</w:t>
            </w:r>
          </w:p>
        </w:tc>
      </w:tr>
      <w:tr w:rsidR="00AC1BF0" w:rsidRPr="003B4AD7" w14:paraId="67128D15" w14:textId="77777777" w:rsidTr="00F41C69">
        <w:trPr>
          <w:trHeight w:val="290"/>
        </w:trPr>
        <w:tc>
          <w:tcPr>
            <w:tcW w:w="0" w:type="auto"/>
            <w:noWrap/>
          </w:tcPr>
          <w:p w14:paraId="2017837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1</w:t>
            </w:r>
          </w:p>
        </w:tc>
        <w:tc>
          <w:tcPr>
            <w:tcW w:w="0" w:type="auto"/>
            <w:noWrap/>
          </w:tcPr>
          <w:p w14:paraId="411A6A4E" w14:textId="6BFD8E0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Asakaw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4]</w:t>
            </w:r>
            <w:bookmarkStart w:id="88" w:name="_Hlk68788779"/>
            <w:bookmarkStart w:id="89" w:name="OLE_LINK3"/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0</w:t>
            </w:r>
            <w:bookmarkEnd w:id="88"/>
            <w:bookmarkEnd w:id="89"/>
          </w:p>
        </w:tc>
        <w:tc>
          <w:tcPr>
            <w:tcW w:w="0" w:type="auto"/>
            <w:noWrap/>
          </w:tcPr>
          <w:p w14:paraId="4BACA9B1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8</w:t>
            </w:r>
          </w:p>
        </w:tc>
        <w:tc>
          <w:tcPr>
            <w:tcW w:w="0" w:type="auto"/>
            <w:noWrap/>
          </w:tcPr>
          <w:p w14:paraId="39F6C73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noWrap/>
          </w:tcPr>
          <w:p w14:paraId="4B464421" w14:textId="4F7AEA1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7 yr</w:t>
            </w:r>
          </w:p>
        </w:tc>
        <w:tc>
          <w:tcPr>
            <w:tcW w:w="0" w:type="auto"/>
            <w:noWrap/>
          </w:tcPr>
          <w:p w14:paraId="61B07F14" w14:textId="05FB60C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ngitudi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emorrhage</w:t>
            </w:r>
          </w:p>
        </w:tc>
        <w:tc>
          <w:tcPr>
            <w:tcW w:w="0" w:type="auto"/>
            <w:noWrap/>
          </w:tcPr>
          <w:p w14:paraId="4B07FAFB" w14:textId="477152C1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0C344B6C" w14:textId="065AD404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o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hroa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wallowing</w:t>
            </w:r>
          </w:p>
        </w:tc>
        <w:tc>
          <w:tcPr>
            <w:tcW w:w="0" w:type="auto"/>
            <w:noWrap/>
          </w:tcPr>
          <w:p w14:paraId="4D3E38B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6EFA1C3A" w14:textId="77777777" w:rsidTr="00F41C69">
        <w:trPr>
          <w:trHeight w:val="290"/>
        </w:trPr>
        <w:tc>
          <w:tcPr>
            <w:tcW w:w="0" w:type="auto"/>
            <w:noWrap/>
          </w:tcPr>
          <w:p w14:paraId="4DBB5F3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2</w:t>
            </w:r>
          </w:p>
        </w:tc>
        <w:tc>
          <w:tcPr>
            <w:tcW w:w="0" w:type="auto"/>
            <w:noWrap/>
          </w:tcPr>
          <w:p w14:paraId="28404268" w14:textId="718731F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Iked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2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0</w:t>
            </w:r>
          </w:p>
        </w:tc>
        <w:tc>
          <w:tcPr>
            <w:tcW w:w="0" w:type="auto"/>
            <w:noWrap/>
          </w:tcPr>
          <w:p w14:paraId="72F90EC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8</w:t>
            </w:r>
          </w:p>
        </w:tc>
        <w:tc>
          <w:tcPr>
            <w:tcW w:w="0" w:type="auto"/>
            <w:noWrap/>
          </w:tcPr>
          <w:p w14:paraId="57B8A27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613C7ABA" w14:textId="78599478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>
              <w:rPr>
                <w:rFonts w:ascii="Book Antiqua" w:hAnsi="Book Antiqua"/>
                <w:color w:val="000000"/>
              </w:rPr>
              <w:t>1 y</w:t>
            </w:r>
            <w:r w:rsidRPr="003B4AD7">
              <w:rPr>
                <w:rFonts w:ascii="Book Antiqua" w:hAnsi="Book Antiqua"/>
                <w:color w:val="000000"/>
              </w:rPr>
              <w:t>r</w:t>
            </w:r>
          </w:p>
        </w:tc>
        <w:tc>
          <w:tcPr>
            <w:tcW w:w="0" w:type="auto"/>
            <w:noWrap/>
          </w:tcPr>
          <w:p w14:paraId="683D1BD1" w14:textId="1E494FD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0" w:type="auto"/>
            <w:noWrap/>
          </w:tcPr>
          <w:p w14:paraId="0B61107F" w14:textId="749BCEFE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25C29D5F" w14:textId="6011CDD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o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hroa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</w:p>
        </w:tc>
        <w:tc>
          <w:tcPr>
            <w:tcW w:w="0" w:type="auto"/>
            <w:noWrap/>
          </w:tcPr>
          <w:p w14:paraId="361C190F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28508BB2" w14:textId="77777777" w:rsidTr="00F41C69">
        <w:trPr>
          <w:trHeight w:val="290"/>
        </w:trPr>
        <w:tc>
          <w:tcPr>
            <w:tcW w:w="0" w:type="auto"/>
            <w:noWrap/>
          </w:tcPr>
          <w:p w14:paraId="0C19DDBA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3</w:t>
            </w:r>
          </w:p>
        </w:tc>
        <w:tc>
          <w:tcPr>
            <w:tcW w:w="0" w:type="auto"/>
            <w:noWrap/>
          </w:tcPr>
          <w:p w14:paraId="575BD766" w14:textId="5AC01D2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Higash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1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4</w:t>
            </w:r>
          </w:p>
        </w:tc>
        <w:tc>
          <w:tcPr>
            <w:tcW w:w="0" w:type="auto"/>
            <w:noWrap/>
          </w:tcPr>
          <w:p w14:paraId="724F891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0" w:type="auto"/>
            <w:noWrap/>
          </w:tcPr>
          <w:p w14:paraId="704A7B5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746A7F8F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noWrap/>
          </w:tcPr>
          <w:p w14:paraId="34AC91C1" w14:textId="20C7AA6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0" w:type="auto"/>
            <w:noWrap/>
          </w:tcPr>
          <w:p w14:paraId="5B6055E1" w14:textId="1E4C64C3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19CB7E7E" w14:textId="7DDF787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Gener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atigue</w:t>
            </w:r>
          </w:p>
        </w:tc>
        <w:tc>
          <w:tcPr>
            <w:tcW w:w="0" w:type="auto"/>
            <w:noWrap/>
          </w:tcPr>
          <w:p w14:paraId="2EC074E0" w14:textId="0E0FFB63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ASP</w:t>
            </w:r>
          </w:p>
        </w:tc>
      </w:tr>
      <w:tr w:rsidR="00AC1BF0" w:rsidRPr="003B4AD7" w14:paraId="365D7D8A" w14:textId="77777777" w:rsidTr="00F41C69">
        <w:trPr>
          <w:trHeight w:val="290"/>
        </w:trPr>
        <w:tc>
          <w:tcPr>
            <w:tcW w:w="0" w:type="auto"/>
            <w:noWrap/>
          </w:tcPr>
          <w:p w14:paraId="350BE8BB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4</w:t>
            </w:r>
          </w:p>
        </w:tc>
        <w:tc>
          <w:tcPr>
            <w:tcW w:w="0" w:type="auto"/>
            <w:noWrap/>
          </w:tcPr>
          <w:p w14:paraId="24EC2933" w14:textId="54DA1DAF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ato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5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5</w:t>
            </w:r>
          </w:p>
        </w:tc>
        <w:tc>
          <w:tcPr>
            <w:tcW w:w="0" w:type="auto"/>
            <w:noWrap/>
          </w:tcPr>
          <w:p w14:paraId="6690D141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33</w:t>
            </w:r>
          </w:p>
        </w:tc>
        <w:tc>
          <w:tcPr>
            <w:tcW w:w="0" w:type="auto"/>
            <w:noWrap/>
          </w:tcPr>
          <w:p w14:paraId="5CB8A65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32D16D5C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noWrap/>
          </w:tcPr>
          <w:p w14:paraId="275D2689" w14:textId="6045877A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0" w:type="auto"/>
            <w:noWrap/>
          </w:tcPr>
          <w:p w14:paraId="3B9C0D84" w14:textId="15CD945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6CBF602F" w14:textId="2F1F110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0" w:type="auto"/>
            <w:noWrap/>
          </w:tcPr>
          <w:p w14:paraId="04D9E61C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PI</w:t>
            </w:r>
          </w:p>
        </w:tc>
      </w:tr>
      <w:tr w:rsidR="00AC1BF0" w:rsidRPr="003B4AD7" w14:paraId="63026A38" w14:textId="77777777" w:rsidTr="00F41C69">
        <w:trPr>
          <w:trHeight w:val="290"/>
        </w:trPr>
        <w:tc>
          <w:tcPr>
            <w:tcW w:w="0" w:type="auto"/>
            <w:noWrap/>
          </w:tcPr>
          <w:p w14:paraId="3BA5E7E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5</w:t>
            </w:r>
          </w:p>
        </w:tc>
        <w:tc>
          <w:tcPr>
            <w:tcW w:w="0" w:type="auto"/>
            <w:noWrap/>
          </w:tcPr>
          <w:p w14:paraId="66BE81C6" w14:textId="356D205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Izaw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9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15</w:t>
            </w:r>
          </w:p>
        </w:tc>
        <w:tc>
          <w:tcPr>
            <w:tcW w:w="0" w:type="auto"/>
            <w:noWrap/>
          </w:tcPr>
          <w:p w14:paraId="5ED68FE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2</w:t>
            </w:r>
          </w:p>
        </w:tc>
        <w:tc>
          <w:tcPr>
            <w:tcW w:w="0" w:type="auto"/>
            <w:noWrap/>
          </w:tcPr>
          <w:p w14:paraId="685C6D5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noWrap/>
          </w:tcPr>
          <w:p w14:paraId="3CDB47D8" w14:textId="20BD1462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3 yr</w:t>
            </w:r>
          </w:p>
        </w:tc>
        <w:tc>
          <w:tcPr>
            <w:tcW w:w="0" w:type="auto"/>
            <w:noWrap/>
          </w:tcPr>
          <w:p w14:paraId="43600DDF" w14:textId="6C999AF4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0" w:type="auto"/>
            <w:noWrap/>
          </w:tcPr>
          <w:p w14:paraId="57010D23" w14:textId="6459BE2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5E61CB7C" w14:textId="18BB275A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wallowing</w:t>
            </w:r>
          </w:p>
        </w:tc>
        <w:tc>
          <w:tcPr>
            <w:tcW w:w="0" w:type="auto"/>
            <w:noWrap/>
          </w:tcPr>
          <w:p w14:paraId="68C830BB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3816DC35" w14:textId="77777777" w:rsidTr="00F41C69">
        <w:trPr>
          <w:trHeight w:val="290"/>
        </w:trPr>
        <w:tc>
          <w:tcPr>
            <w:tcW w:w="0" w:type="auto"/>
            <w:tcBorders>
              <w:bottom w:val="nil"/>
            </w:tcBorders>
            <w:noWrap/>
          </w:tcPr>
          <w:p w14:paraId="6EB1E2F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6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395C60BD" w14:textId="2A73CC4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Kurok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3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19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72DED257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47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69384D1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2FF14996" w14:textId="7C4A833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>3 yr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56A0D31C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ecrosis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72CFCE48" w14:textId="038FD37D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29299CB0" w14:textId="04E136D3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Epigastric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</w:p>
        </w:tc>
        <w:tc>
          <w:tcPr>
            <w:tcW w:w="0" w:type="auto"/>
            <w:tcBorders>
              <w:bottom w:val="nil"/>
            </w:tcBorders>
            <w:noWrap/>
          </w:tcPr>
          <w:p w14:paraId="3C6CE19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PI</w:t>
            </w:r>
          </w:p>
        </w:tc>
      </w:tr>
      <w:tr w:rsidR="00AC1BF0" w:rsidRPr="003B4AD7" w14:paraId="7607B179" w14:textId="77777777" w:rsidTr="00F41C69">
        <w:trPr>
          <w:trHeight w:val="290"/>
        </w:trPr>
        <w:tc>
          <w:tcPr>
            <w:tcW w:w="0" w:type="auto"/>
            <w:tcBorders>
              <w:top w:val="nil"/>
              <w:bottom w:val="nil"/>
            </w:tcBorders>
            <w:noWrap/>
          </w:tcPr>
          <w:p w14:paraId="600AB73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624A523" w14:textId="333EF1C2" w:rsidR="00AC1BF0" w:rsidRPr="003B4AD7" w:rsidRDefault="005F45D4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Kurok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3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19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24CE2F7A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3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1500200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40D99C09" w14:textId="56FCB2B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7743E9E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ecrosis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0370F43A" w14:textId="0C473B8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1F55F644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Hematemesis</w:t>
            </w:r>
          </w:p>
        </w:tc>
        <w:tc>
          <w:tcPr>
            <w:tcW w:w="0" w:type="auto"/>
            <w:tcBorders>
              <w:top w:val="nil"/>
              <w:bottom w:val="nil"/>
            </w:tcBorders>
            <w:noWrap/>
          </w:tcPr>
          <w:p w14:paraId="3FD5541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PI</w:t>
            </w:r>
          </w:p>
        </w:tc>
      </w:tr>
      <w:tr w:rsidR="00DE50C8" w:rsidRPr="003B4AD7" w14:paraId="30151E58" w14:textId="77777777" w:rsidTr="00F41C69">
        <w:trPr>
          <w:trHeight w:val="290"/>
        </w:trPr>
        <w:tc>
          <w:tcPr>
            <w:tcW w:w="0" w:type="auto"/>
            <w:tcBorders>
              <w:top w:val="nil"/>
            </w:tcBorders>
            <w:noWrap/>
          </w:tcPr>
          <w:p w14:paraId="203054DD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8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793456F5" w14:textId="7D970389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Tominag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24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20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53207861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6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1FB70366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4B0A1195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5C515D70" w14:textId="688DB6E2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phthae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387A8980" w14:textId="70E8CBA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4FF9B7FC" w14:textId="3957BCD9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14:paraId="3A14192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DE50C8" w:rsidRPr="003B4AD7" w14:paraId="17831A61" w14:textId="77777777" w:rsidTr="00F41C69">
        <w:trPr>
          <w:trHeight w:val="290"/>
        </w:trPr>
        <w:tc>
          <w:tcPr>
            <w:tcW w:w="0" w:type="auto"/>
            <w:noWrap/>
          </w:tcPr>
          <w:p w14:paraId="3539EC8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0" w:type="auto"/>
          </w:tcPr>
          <w:p w14:paraId="0A332F91" w14:textId="4601E0A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Tominag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24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20</w:t>
            </w:r>
          </w:p>
        </w:tc>
        <w:tc>
          <w:tcPr>
            <w:tcW w:w="0" w:type="auto"/>
            <w:noWrap/>
          </w:tcPr>
          <w:p w14:paraId="6E27D9B8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0" w:type="auto"/>
            <w:noWrap/>
          </w:tcPr>
          <w:p w14:paraId="09D85B76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0" w:type="auto"/>
            <w:noWrap/>
          </w:tcPr>
          <w:p w14:paraId="4C397BD5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noWrap/>
          </w:tcPr>
          <w:p w14:paraId="54507C89" w14:textId="16CFD1AA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ngitudi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0" w:type="auto"/>
            <w:noWrap/>
          </w:tcPr>
          <w:p w14:paraId="2EC66BA9" w14:textId="679047A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w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0" w:type="auto"/>
            <w:noWrap/>
          </w:tcPr>
          <w:p w14:paraId="0D1D0EB6" w14:textId="5D216C04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wallowing</w:t>
            </w:r>
          </w:p>
        </w:tc>
        <w:tc>
          <w:tcPr>
            <w:tcW w:w="0" w:type="auto"/>
            <w:noWrap/>
          </w:tcPr>
          <w:p w14:paraId="2ECA073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DE50C8" w:rsidRPr="003B4AD7" w14:paraId="3E5B22F5" w14:textId="77777777" w:rsidTr="00F41C69">
        <w:trPr>
          <w:trHeight w:val="300"/>
        </w:trPr>
        <w:tc>
          <w:tcPr>
            <w:tcW w:w="0" w:type="auto"/>
            <w:noWrap/>
          </w:tcPr>
          <w:p w14:paraId="1B97AF77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0</w:t>
            </w:r>
          </w:p>
        </w:tc>
        <w:tc>
          <w:tcPr>
            <w:tcW w:w="0" w:type="auto"/>
            <w:noWrap/>
          </w:tcPr>
          <w:p w14:paraId="253332DC" w14:textId="31D89C9B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 w:hint="eastAsia"/>
                <w:color w:val="000000"/>
                <w:lang w:eastAsia="zh-CN"/>
              </w:rPr>
              <w:t>O</w:t>
            </w:r>
            <w:r>
              <w:rPr>
                <w:rFonts w:ascii="Book Antiqua" w:hAnsi="Book Antiqua"/>
                <w:color w:val="000000"/>
                <w:lang w:eastAsia="zh-CN"/>
              </w:rPr>
              <w:t>urs</w:t>
            </w:r>
          </w:p>
        </w:tc>
        <w:tc>
          <w:tcPr>
            <w:tcW w:w="0" w:type="auto"/>
            <w:noWrap/>
          </w:tcPr>
          <w:p w14:paraId="1672BF3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4</w:t>
            </w:r>
          </w:p>
        </w:tc>
        <w:tc>
          <w:tcPr>
            <w:tcW w:w="0" w:type="auto"/>
            <w:noWrap/>
          </w:tcPr>
          <w:p w14:paraId="4B1DFCCA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0" w:type="auto"/>
            <w:noWrap/>
          </w:tcPr>
          <w:p w14:paraId="5877B57C" w14:textId="529B6D2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>
              <w:rPr>
                <w:rFonts w:ascii="Book Antiqua" w:hAnsi="Book Antiqua"/>
                <w:color w:val="000000"/>
              </w:rPr>
              <w:t>1 y</w:t>
            </w:r>
            <w:r w:rsidRPr="003B4AD7">
              <w:rPr>
                <w:rFonts w:ascii="Book Antiqua" w:hAnsi="Book Antiqua"/>
                <w:color w:val="000000"/>
              </w:rPr>
              <w:t>r</w:t>
            </w:r>
          </w:p>
        </w:tc>
        <w:tc>
          <w:tcPr>
            <w:tcW w:w="0" w:type="auto"/>
            <w:noWrap/>
          </w:tcPr>
          <w:p w14:paraId="037A49AA" w14:textId="7072F34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esions</w:t>
            </w:r>
          </w:p>
        </w:tc>
        <w:tc>
          <w:tcPr>
            <w:tcW w:w="0" w:type="auto"/>
            <w:noWrap/>
          </w:tcPr>
          <w:p w14:paraId="0568BCA7" w14:textId="53450C00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esions</w:t>
            </w:r>
          </w:p>
        </w:tc>
        <w:tc>
          <w:tcPr>
            <w:tcW w:w="0" w:type="auto"/>
            <w:noWrap/>
          </w:tcPr>
          <w:p w14:paraId="1E1A077F" w14:textId="5DFCA2E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Burning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ensation</w:t>
            </w:r>
          </w:p>
        </w:tc>
        <w:tc>
          <w:tcPr>
            <w:tcW w:w="0" w:type="auto"/>
            <w:noWrap/>
          </w:tcPr>
          <w:p w14:paraId="679E48C9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Remicade</w:t>
            </w:r>
          </w:p>
        </w:tc>
      </w:tr>
    </w:tbl>
    <w:p w14:paraId="4958E5F9" w14:textId="130236CB" w:rsidR="003B4AD7" w:rsidRPr="00BB4038" w:rsidRDefault="008B14F5" w:rsidP="003B4AD7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color w:val="000000"/>
        </w:rPr>
        <w:t>UC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U</w:t>
      </w:r>
      <w:r>
        <w:rPr>
          <w:rFonts w:ascii="Book Antiqua" w:hAnsi="Book Antiqua"/>
          <w:color w:val="000000"/>
        </w:rPr>
        <w:t>lcerative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colitis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NA:</w:t>
      </w:r>
      <w:r w:rsidR="002C0363">
        <w:rPr>
          <w:rFonts w:ascii="Book Antiqua" w:hAnsi="Book Antiqua"/>
          <w:color w:val="000000"/>
        </w:rPr>
        <w:t xml:space="preserve"> N</w:t>
      </w:r>
      <w:r>
        <w:rPr>
          <w:rFonts w:ascii="Book Antiqua" w:hAnsi="Book Antiqua"/>
          <w:color w:val="000000"/>
        </w:rPr>
        <w:t>ot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available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PSL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P</w:t>
      </w:r>
      <w:r>
        <w:rPr>
          <w:rFonts w:ascii="Book Antiqua" w:hAnsi="Book Antiqua"/>
          <w:color w:val="000000"/>
        </w:rPr>
        <w:t>rednisolone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SASP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S</w:t>
      </w:r>
      <w:r w:rsidR="003B4AD7" w:rsidRPr="00BB4038">
        <w:rPr>
          <w:rFonts w:ascii="Book Antiqua" w:hAnsi="Book Antiqua"/>
          <w:color w:val="000000"/>
        </w:rPr>
        <w:t>alazosulfapyridine;</w:t>
      </w:r>
      <w:r w:rsidR="002C0363">
        <w:rPr>
          <w:rFonts w:ascii="Book Antiqua" w:hAnsi="Book Antiqua"/>
          <w:color w:val="000000"/>
        </w:rPr>
        <w:t xml:space="preserve"> </w:t>
      </w:r>
      <w:r w:rsidR="003B4AD7" w:rsidRPr="00BB4038">
        <w:rPr>
          <w:rFonts w:ascii="Book Antiqua" w:hAnsi="Book Antiqua"/>
          <w:color w:val="000000"/>
        </w:rPr>
        <w:t>5-AS</w:t>
      </w:r>
      <w:r>
        <w:rPr>
          <w:rFonts w:ascii="Book Antiqua" w:hAnsi="Book Antiqua"/>
          <w:color w:val="000000"/>
        </w:rPr>
        <w:t>A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5-aminosalicylic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acid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PPI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P</w:t>
      </w:r>
      <w:r w:rsidR="003B4AD7" w:rsidRPr="00BB4038">
        <w:rPr>
          <w:rFonts w:ascii="Book Antiqua" w:hAnsi="Book Antiqua"/>
          <w:color w:val="000000"/>
        </w:rPr>
        <w:t>roton</w:t>
      </w:r>
      <w:r w:rsidR="002C0363">
        <w:rPr>
          <w:rFonts w:ascii="Book Antiqua" w:hAnsi="Book Antiqua"/>
          <w:color w:val="000000"/>
        </w:rPr>
        <w:t xml:space="preserve"> </w:t>
      </w:r>
      <w:r w:rsidR="003B4AD7" w:rsidRPr="00BB4038">
        <w:rPr>
          <w:rFonts w:ascii="Book Antiqua" w:hAnsi="Book Antiqua"/>
          <w:color w:val="000000"/>
        </w:rPr>
        <w:t>pump</w:t>
      </w:r>
      <w:r w:rsidR="002C0363">
        <w:rPr>
          <w:rFonts w:ascii="Book Antiqua" w:hAnsi="Book Antiqua"/>
          <w:color w:val="000000"/>
        </w:rPr>
        <w:t xml:space="preserve"> </w:t>
      </w:r>
      <w:r w:rsidR="003B4AD7" w:rsidRPr="00BB4038">
        <w:rPr>
          <w:rFonts w:ascii="Book Antiqua" w:hAnsi="Book Antiqua"/>
          <w:color w:val="000000"/>
        </w:rPr>
        <w:t>inhibitor</w:t>
      </w:r>
      <w:r>
        <w:rPr>
          <w:rFonts w:ascii="Book Antiqua" w:hAnsi="Book Antiqua" w:hint="eastAsia"/>
          <w:color w:val="000000"/>
          <w:lang w:eastAsia="zh-CN"/>
        </w:rPr>
        <w:t>.</w:t>
      </w:r>
    </w:p>
    <w:p w14:paraId="2EE532A7" w14:textId="77777777" w:rsidR="00821BD0" w:rsidRDefault="00821BD0">
      <w:pPr>
        <w:spacing w:line="360" w:lineRule="auto"/>
        <w:jc w:val="both"/>
        <w:rPr>
          <w:rFonts w:ascii="Book Antiqua" w:hAnsi="Book Antiqua"/>
          <w:b/>
          <w:lang w:eastAsia="zh-CN"/>
        </w:rPr>
        <w:sectPr w:rsidR="00821BD0" w:rsidSect="003B4AD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57046FA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7F5FB673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15E76945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69BE298C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3F4CC384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7EF568C1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3A89513" wp14:editId="756BA522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C0B118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2656BEA9" w14:textId="77777777" w:rsidR="00821BD0" w:rsidRPr="00763D22" w:rsidRDefault="00821BD0" w:rsidP="00821BD0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68DD242C" w14:textId="77777777" w:rsidR="00821BD0" w:rsidRPr="00763D22" w:rsidRDefault="00821BD0" w:rsidP="00821BD0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06C19078" w14:textId="77777777" w:rsidR="00821BD0" w:rsidRPr="00763D22" w:rsidRDefault="00821BD0" w:rsidP="00821BD0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4ACFEEF6" w14:textId="77777777" w:rsidR="00821BD0" w:rsidRPr="00763D22" w:rsidRDefault="00821BD0" w:rsidP="00821BD0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260F2305" w14:textId="77777777" w:rsidR="00821BD0" w:rsidRPr="00763D22" w:rsidRDefault="00821BD0" w:rsidP="00821BD0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2DBF2D84" w14:textId="77777777" w:rsidR="00821BD0" w:rsidRPr="00763D22" w:rsidRDefault="00821BD0" w:rsidP="00821BD0">
      <w:pPr>
        <w:jc w:val="center"/>
        <w:rPr>
          <w:rFonts w:ascii="Book Antiqua" w:hAnsi="Book Antiqua"/>
          <w:lang w:eastAsia="zh-CN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1A41EB5C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6DEEEA0E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01961FCA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774E2FDE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3DAB0223" wp14:editId="647DCB0F">
            <wp:extent cx="1447800" cy="1440180"/>
            <wp:effectExtent l="0" t="0" r="0" b="7620"/>
            <wp:docPr id="4" name="图片 4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8F4D4A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4D94D5A4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61D4D289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3C9DC96E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0C455DE0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5C2F16D7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158C265A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3CA801EB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145E6931" w14:textId="77777777" w:rsidR="00821BD0" w:rsidRDefault="00821BD0" w:rsidP="00821BD0">
      <w:pPr>
        <w:jc w:val="center"/>
        <w:rPr>
          <w:rFonts w:ascii="Book Antiqua" w:hAnsi="Book Antiqua"/>
          <w:lang w:eastAsia="zh-CN"/>
        </w:rPr>
      </w:pPr>
    </w:p>
    <w:p w14:paraId="04F647F5" w14:textId="77777777" w:rsidR="00821BD0" w:rsidRPr="00763D22" w:rsidRDefault="00821BD0" w:rsidP="00821BD0">
      <w:pPr>
        <w:jc w:val="right"/>
        <w:rPr>
          <w:rFonts w:ascii="Book Antiqua" w:hAnsi="Book Antiqua"/>
          <w:color w:val="000000" w:themeColor="text1"/>
          <w:lang w:eastAsia="zh-CN"/>
        </w:rPr>
      </w:pPr>
    </w:p>
    <w:p w14:paraId="77333C98" w14:textId="77777777" w:rsidR="00821BD0" w:rsidRPr="00763D22" w:rsidRDefault="00821BD0" w:rsidP="00821BD0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1 Baishideng Publishing Group Inc. All rights reserved.</w: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begin"/>
      </w:r>
      <w:r w:rsidRPr="00763D22">
        <w:rPr>
          <w:rFonts w:ascii="Book Antiqua" w:hAnsi="Book Antiqua"/>
          <w:color w:val="000000" w:themeColor="text1"/>
          <w:lang w:eastAsia="zh-CN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end"/>
      </w:r>
    </w:p>
    <w:p w14:paraId="727B5A8B" w14:textId="080B2709" w:rsidR="006E37ED" w:rsidRPr="00821BD0" w:rsidRDefault="006E37ED">
      <w:pPr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90" w:name="_GoBack"/>
      <w:bookmarkEnd w:id="90"/>
    </w:p>
    <w:sectPr w:rsidR="006E37ED" w:rsidRPr="00821BD0" w:rsidSect="00BD7A2A">
      <w:pgSz w:w="11907" w:h="16839" w:code="9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5F3646E" w14:textId="77777777" w:rsidR="00092EDA" w:rsidRDefault="00092EDA" w:rsidP="001B310C">
      <w:r>
        <w:separator/>
      </w:r>
    </w:p>
  </w:endnote>
  <w:endnote w:type="continuationSeparator" w:id="0">
    <w:p w14:paraId="40DBE5AA" w14:textId="77777777" w:rsidR="00092EDA" w:rsidRDefault="00092EDA" w:rsidP="001B31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02251856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81CE413" w14:textId="77777777" w:rsidR="003B3E92" w:rsidRDefault="003B3E92">
            <w:pPr>
              <w:pStyle w:val="a4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92EDA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92EDA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76676DC" w14:textId="77777777" w:rsidR="003B3E92" w:rsidRDefault="003B3E9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28F310B" w14:textId="77777777" w:rsidR="00092EDA" w:rsidRDefault="00092EDA" w:rsidP="001B310C">
      <w:r>
        <w:separator/>
      </w:r>
    </w:p>
  </w:footnote>
  <w:footnote w:type="continuationSeparator" w:id="0">
    <w:p w14:paraId="7BD4C2B7" w14:textId="77777777" w:rsidR="00092EDA" w:rsidRDefault="00092EDA" w:rsidP="001B310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372CD"/>
    <w:rsid w:val="00053F99"/>
    <w:rsid w:val="000700FD"/>
    <w:rsid w:val="00085453"/>
    <w:rsid w:val="00092EDA"/>
    <w:rsid w:val="000B212C"/>
    <w:rsid w:val="000D4ED9"/>
    <w:rsid w:val="000D5C8C"/>
    <w:rsid w:val="000F1DAE"/>
    <w:rsid w:val="000F33D8"/>
    <w:rsid w:val="00102970"/>
    <w:rsid w:val="001072A1"/>
    <w:rsid w:val="0014035A"/>
    <w:rsid w:val="00143DB3"/>
    <w:rsid w:val="0017438D"/>
    <w:rsid w:val="00192280"/>
    <w:rsid w:val="00193995"/>
    <w:rsid w:val="00196506"/>
    <w:rsid w:val="001B310C"/>
    <w:rsid w:val="001B56DE"/>
    <w:rsid w:val="001D6B6F"/>
    <w:rsid w:val="00245C5E"/>
    <w:rsid w:val="00263126"/>
    <w:rsid w:val="002654A0"/>
    <w:rsid w:val="00270C31"/>
    <w:rsid w:val="00280FD8"/>
    <w:rsid w:val="00284CF3"/>
    <w:rsid w:val="00286BD3"/>
    <w:rsid w:val="00297F04"/>
    <w:rsid w:val="002A1327"/>
    <w:rsid w:val="002A28CB"/>
    <w:rsid w:val="002C0363"/>
    <w:rsid w:val="002D7F24"/>
    <w:rsid w:val="00332818"/>
    <w:rsid w:val="00345C93"/>
    <w:rsid w:val="003728D2"/>
    <w:rsid w:val="00375714"/>
    <w:rsid w:val="00377813"/>
    <w:rsid w:val="0039652A"/>
    <w:rsid w:val="003A0CDE"/>
    <w:rsid w:val="003A2C40"/>
    <w:rsid w:val="003A3681"/>
    <w:rsid w:val="003B3E92"/>
    <w:rsid w:val="003B4AD7"/>
    <w:rsid w:val="003C5ACC"/>
    <w:rsid w:val="003E6DB1"/>
    <w:rsid w:val="003F0373"/>
    <w:rsid w:val="00440485"/>
    <w:rsid w:val="004417CC"/>
    <w:rsid w:val="00455CF0"/>
    <w:rsid w:val="00461540"/>
    <w:rsid w:val="00466327"/>
    <w:rsid w:val="00482F8E"/>
    <w:rsid w:val="00497B5D"/>
    <w:rsid w:val="004C47C7"/>
    <w:rsid w:val="004E2573"/>
    <w:rsid w:val="004F0541"/>
    <w:rsid w:val="005014E2"/>
    <w:rsid w:val="005057D0"/>
    <w:rsid w:val="00505FA9"/>
    <w:rsid w:val="005B39AA"/>
    <w:rsid w:val="005D5684"/>
    <w:rsid w:val="005F45D4"/>
    <w:rsid w:val="00606218"/>
    <w:rsid w:val="006227FC"/>
    <w:rsid w:val="006531A8"/>
    <w:rsid w:val="00656CCD"/>
    <w:rsid w:val="00690E8E"/>
    <w:rsid w:val="00691B24"/>
    <w:rsid w:val="006A0307"/>
    <w:rsid w:val="006A6250"/>
    <w:rsid w:val="006B1ABE"/>
    <w:rsid w:val="006B2BE6"/>
    <w:rsid w:val="006C4BC4"/>
    <w:rsid w:val="006E37ED"/>
    <w:rsid w:val="007040EE"/>
    <w:rsid w:val="00705616"/>
    <w:rsid w:val="00715A36"/>
    <w:rsid w:val="00721470"/>
    <w:rsid w:val="00756E8E"/>
    <w:rsid w:val="00762925"/>
    <w:rsid w:val="00784DDB"/>
    <w:rsid w:val="00796CE8"/>
    <w:rsid w:val="007C6125"/>
    <w:rsid w:val="007D4674"/>
    <w:rsid w:val="00815FAB"/>
    <w:rsid w:val="00821BD0"/>
    <w:rsid w:val="008337D8"/>
    <w:rsid w:val="0084567E"/>
    <w:rsid w:val="008916A2"/>
    <w:rsid w:val="008B08DC"/>
    <w:rsid w:val="008B14F5"/>
    <w:rsid w:val="008D16DE"/>
    <w:rsid w:val="008D48FF"/>
    <w:rsid w:val="008F376D"/>
    <w:rsid w:val="00901EC5"/>
    <w:rsid w:val="00920EF6"/>
    <w:rsid w:val="00932070"/>
    <w:rsid w:val="00955EBC"/>
    <w:rsid w:val="00971914"/>
    <w:rsid w:val="00971EB4"/>
    <w:rsid w:val="00972DB6"/>
    <w:rsid w:val="00981027"/>
    <w:rsid w:val="00995224"/>
    <w:rsid w:val="009A0D8E"/>
    <w:rsid w:val="00A43E41"/>
    <w:rsid w:val="00A45D04"/>
    <w:rsid w:val="00A51635"/>
    <w:rsid w:val="00A77B3E"/>
    <w:rsid w:val="00AA0F15"/>
    <w:rsid w:val="00AB058B"/>
    <w:rsid w:val="00AB464A"/>
    <w:rsid w:val="00AC07DC"/>
    <w:rsid w:val="00AC0DF9"/>
    <w:rsid w:val="00AC1BF0"/>
    <w:rsid w:val="00AC3011"/>
    <w:rsid w:val="00B1771D"/>
    <w:rsid w:val="00B229B2"/>
    <w:rsid w:val="00B2516C"/>
    <w:rsid w:val="00B26D23"/>
    <w:rsid w:val="00B518F4"/>
    <w:rsid w:val="00B710AF"/>
    <w:rsid w:val="00B878A3"/>
    <w:rsid w:val="00BA3754"/>
    <w:rsid w:val="00BF3BED"/>
    <w:rsid w:val="00C35B26"/>
    <w:rsid w:val="00C55122"/>
    <w:rsid w:val="00C55C1B"/>
    <w:rsid w:val="00C62667"/>
    <w:rsid w:val="00C72FB8"/>
    <w:rsid w:val="00C85502"/>
    <w:rsid w:val="00C96879"/>
    <w:rsid w:val="00CA2A55"/>
    <w:rsid w:val="00CB4E0F"/>
    <w:rsid w:val="00D43ADF"/>
    <w:rsid w:val="00D44F63"/>
    <w:rsid w:val="00D5394F"/>
    <w:rsid w:val="00D668D6"/>
    <w:rsid w:val="00DC2BA4"/>
    <w:rsid w:val="00DE50C8"/>
    <w:rsid w:val="00DE62AD"/>
    <w:rsid w:val="00DF4160"/>
    <w:rsid w:val="00DF4E37"/>
    <w:rsid w:val="00E00C89"/>
    <w:rsid w:val="00E04B71"/>
    <w:rsid w:val="00E26643"/>
    <w:rsid w:val="00E351D2"/>
    <w:rsid w:val="00E52342"/>
    <w:rsid w:val="00E654CC"/>
    <w:rsid w:val="00E704EB"/>
    <w:rsid w:val="00EB1290"/>
    <w:rsid w:val="00EC6EFA"/>
    <w:rsid w:val="00EE01EC"/>
    <w:rsid w:val="00F1158E"/>
    <w:rsid w:val="00F41C69"/>
    <w:rsid w:val="00F444C6"/>
    <w:rsid w:val="00F810E2"/>
    <w:rsid w:val="00F8745E"/>
    <w:rsid w:val="00FD6C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4CC679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Hyperlink" w:uiPriority="99"/>
    <w:lsdException w:name="Followed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Balloon Text" w:semiHidden="0" w:uiPriority="99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90E8E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Calibri" w:eastAsia="宋体" w:hAnsi="Calibri"/>
      <w:sz w:val="18"/>
      <w:szCs w:val="18"/>
      <w:lang w:val="x-none" w:eastAsia="x-none"/>
    </w:rPr>
  </w:style>
  <w:style w:type="character" w:customStyle="1" w:styleId="Char">
    <w:name w:val="页眉 Char"/>
    <w:basedOn w:val="a0"/>
    <w:link w:val="a3"/>
    <w:uiPriority w:val="99"/>
    <w:rsid w:val="00690E8E"/>
    <w:rPr>
      <w:rFonts w:ascii="Calibri" w:eastAsia="宋体" w:hAnsi="Calibri"/>
      <w:sz w:val="18"/>
      <w:szCs w:val="18"/>
      <w:lang w:val="x-none" w:eastAsia="x-none"/>
    </w:rPr>
  </w:style>
  <w:style w:type="paragraph" w:styleId="a4">
    <w:name w:val="footer"/>
    <w:basedOn w:val="a"/>
    <w:link w:val="Char0"/>
    <w:uiPriority w:val="99"/>
    <w:unhideWhenUsed/>
    <w:rsid w:val="00690E8E"/>
    <w:pPr>
      <w:widowControl w:val="0"/>
      <w:tabs>
        <w:tab w:val="center" w:pos="4153"/>
        <w:tab w:val="right" w:pos="8306"/>
      </w:tabs>
      <w:snapToGrid w:val="0"/>
    </w:pPr>
    <w:rPr>
      <w:rFonts w:ascii="Calibri" w:eastAsia="宋体" w:hAnsi="Calibri"/>
      <w:sz w:val="18"/>
      <w:szCs w:val="18"/>
      <w:lang w:val="x-none" w:eastAsia="x-none"/>
    </w:rPr>
  </w:style>
  <w:style w:type="character" w:customStyle="1" w:styleId="Char0">
    <w:name w:val="页脚 Char"/>
    <w:basedOn w:val="a0"/>
    <w:link w:val="a4"/>
    <w:uiPriority w:val="99"/>
    <w:rsid w:val="00690E8E"/>
    <w:rPr>
      <w:rFonts w:ascii="Calibri" w:eastAsia="宋体" w:hAnsi="Calibri"/>
      <w:sz w:val="18"/>
      <w:szCs w:val="18"/>
      <w:lang w:val="x-none" w:eastAsia="x-none"/>
    </w:rPr>
  </w:style>
  <w:style w:type="paragraph" w:customStyle="1" w:styleId="EndNoteBibliographyTitle">
    <w:name w:val="EndNote Bibliography Title"/>
    <w:basedOn w:val="a"/>
    <w:link w:val="EndNoteBibliographyTitleChar"/>
    <w:rsid w:val="00690E8E"/>
    <w:pPr>
      <w:widowControl w:val="0"/>
      <w:jc w:val="center"/>
    </w:pPr>
    <w:rPr>
      <w:rFonts w:ascii="Calibri" w:eastAsia="宋体" w:hAnsi="Calibri" w:cs="Calibri"/>
      <w:noProof/>
      <w:kern w:val="2"/>
      <w:sz w:val="20"/>
      <w:szCs w:val="22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690E8E"/>
    <w:rPr>
      <w:rFonts w:ascii="Calibri" w:eastAsia="宋体" w:hAnsi="Calibri" w:cs="Calibri"/>
      <w:noProof/>
      <w:kern w:val="2"/>
      <w:szCs w:val="22"/>
      <w:lang w:val="x-none" w:eastAsia="x-none"/>
    </w:rPr>
  </w:style>
  <w:style w:type="paragraph" w:customStyle="1" w:styleId="EndNoteBibliography">
    <w:name w:val="EndNote Bibliography"/>
    <w:basedOn w:val="a"/>
    <w:link w:val="EndNoteBibliographyChar"/>
    <w:rsid w:val="00690E8E"/>
    <w:pPr>
      <w:widowControl w:val="0"/>
      <w:jc w:val="both"/>
    </w:pPr>
    <w:rPr>
      <w:rFonts w:ascii="Calibri" w:eastAsia="宋体" w:hAnsi="Calibri" w:cs="Calibri"/>
      <w:noProof/>
      <w:kern w:val="2"/>
      <w:sz w:val="20"/>
      <w:szCs w:val="22"/>
      <w:lang w:val="x-none" w:eastAsia="x-none"/>
    </w:rPr>
  </w:style>
  <w:style w:type="character" w:customStyle="1" w:styleId="EndNoteBibliographyChar">
    <w:name w:val="EndNote Bibliography Char"/>
    <w:link w:val="EndNoteBibliography"/>
    <w:rsid w:val="00690E8E"/>
    <w:rPr>
      <w:rFonts w:ascii="Calibri" w:eastAsia="宋体" w:hAnsi="Calibri" w:cs="Calibri"/>
      <w:noProof/>
      <w:kern w:val="2"/>
      <w:szCs w:val="22"/>
      <w:lang w:val="x-none" w:eastAsia="x-none"/>
    </w:rPr>
  </w:style>
  <w:style w:type="character" w:styleId="a5">
    <w:name w:val="Hyperlink"/>
    <w:uiPriority w:val="99"/>
    <w:unhideWhenUsed/>
    <w:rsid w:val="00690E8E"/>
    <w:rPr>
      <w:color w:val="0000FF"/>
      <w:u w:val="single"/>
    </w:rPr>
  </w:style>
  <w:style w:type="paragraph" w:styleId="a6">
    <w:name w:val="Balloon Text"/>
    <w:basedOn w:val="a"/>
    <w:link w:val="Char1"/>
    <w:uiPriority w:val="99"/>
    <w:unhideWhenUsed/>
    <w:rsid w:val="00690E8E"/>
    <w:pPr>
      <w:widowControl w:val="0"/>
      <w:jc w:val="both"/>
    </w:pPr>
    <w:rPr>
      <w:rFonts w:ascii="Calibri" w:eastAsia="宋体" w:hAnsi="Calibri"/>
      <w:kern w:val="2"/>
      <w:sz w:val="18"/>
      <w:szCs w:val="18"/>
      <w:lang w:eastAsia="zh-CN"/>
    </w:rPr>
  </w:style>
  <w:style w:type="character" w:customStyle="1" w:styleId="Char1">
    <w:name w:val="批注框文本 Char"/>
    <w:basedOn w:val="a0"/>
    <w:link w:val="a6"/>
    <w:uiPriority w:val="99"/>
    <w:rsid w:val="00690E8E"/>
    <w:rPr>
      <w:rFonts w:ascii="Calibri" w:eastAsia="宋体" w:hAnsi="Calibri"/>
      <w:kern w:val="2"/>
      <w:sz w:val="18"/>
      <w:szCs w:val="18"/>
      <w:lang w:eastAsia="zh-CN"/>
    </w:rPr>
  </w:style>
  <w:style w:type="character" w:styleId="a7">
    <w:name w:val="FollowedHyperlink"/>
    <w:basedOn w:val="a0"/>
    <w:uiPriority w:val="99"/>
    <w:unhideWhenUsed/>
    <w:rsid w:val="00690E8E"/>
    <w:rPr>
      <w:color w:val="800080" w:themeColor="followedHyperlink"/>
      <w:u w:val="single"/>
    </w:rPr>
  </w:style>
  <w:style w:type="paragraph" w:styleId="a8">
    <w:name w:val="Normal (Web)"/>
    <w:basedOn w:val="a"/>
    <w:uiPriority w:val="99"/>
    <w:unhideWhenUsed/>
    <w:rsid w:val="00BA3754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Hyperlink" w:uiPriority="99"/>
    <w:lsdException w:name="Followed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Balloon Text" w:semiHidden="0" w:uiPriority="99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90E8E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Calibri" w:eastAsia="宋体" w:hAnsi="Calibri"/>
      <w:sz w:val="18"/>
      <w:szCs w:val="18"/>
      <w:lang w:val="x-none" w:eastAsia="x-none"/>
    </w:rPr>
  </w:style>
  <w:style w:type="character" w:customStyle="1" w:styleId="Char">
    <w:name w:val="页眉 Char"/>
    <w:basedOn w:val="a0"/>
    <w:link w:val="a3"/>
    <w:uiPriority w:val="99"/>
    <w:rsid w:val="00690E8E"/>
    <w:rPr>
      <w:rFonts w:ascii="Calibri" w:eastAsia="宋体" w:hAnsi="Calibri"/>
      <w:sz w:val="18"/>
      <w:szCs w:val="18"/>
      <w:lang w:val="x-none" w:eastAsia="x-none"/>
    </w:rPr>
  </w:style>
  <w:style w:type="paragraph" w:styleId="a4">
    <w:name w:val="footer"/>
    <w:basedOn w:val="a"/>
    <w:link w:val="Char0"/>
    <w:uiPriority w:val="99"/>
    <w:unhideWhenUsed/>
    <w:rsid w:val="00690E8E"/>
    <w:pPr>
      <w:widowControl w:val="0"/>
      <w:tabs>
        <w:tab w:val="center" w:pos="4153"/>
        <w:tab w:val="right" w:pos="8306"/>
      </w:tabs>
      <w:snapToGrid w:val="0"/>
    </w:pPr>
    <w:rPr>
      <w:rFonts w:ascii="Calibri" w:eastAsia="宋体" w:hAnsi="Calibri"/>
      <w:sz w:val="18"/>
      <w:szCs w:val="18"/>
      <w:lang w:val="x-none" w:eastAsia="x-none"/>
    </w:rPr>
  </w:style>
  <w:style w:type="character" w:customStyle="1" w:styleId="Char0">
    <w:name w:val="页脚 Char"/>
    <w:basedOn w:val="a0"/>
    <w:link w:val="a4"/>
    <w:uiPriority w:val="99"/>
    <w:rsid w:val="00690E8E"/>
    <w:rPr>
      <w:rFonts w:ascii="Calibri" w:eastAsia="宋体" w:hAnsi="Calibri"/>
      <w:sz w:val="18"/>
      <w:szCs w:val="18"/>
      <w:lang w:val="x-none" w:eastAsia="x-none"/>
    </w:rPr>
  </w:style>
  <w:style w:type="paragraph" w:customStyle="1" w:styleId="EndNoteBibliographyTitle">
    <w:name w:val="EndNote Bibliography Title"/>
    <w:basedOn w:val="a"/>
    <w:link w:val="EndNoteBibliographyTitleChar"/>
    <w:rsid w:val="00690E8E"/>
    <w:pPr>
      <w:widowControl w:val="0"/>
      <w:jc w:val="center"/>
    </w:pPr>
    <w:rPr>
      <w:rFonts w:ascii="Calibri" w:eastAsia="宋体" w:hAnsi="Calibri" w:cs="Calibri"/>
      <w:noProof/>
      <w:kern w:val="2"/>
      <w:sz w:val="20"/>
      <w:szCs w:val="22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690E8E"/>
    <w:rPr>
      <w:rFonts w:ascii="Calibri" w:eastAsia="宋体" w:hAnsi="Calibri" w:cs="Calibri"/>
      <w:noProof/>
      <w:kern w:val="2"/>
      <w:szCs w:val="22"/>
      <w:lang w:val="x-none" w:eastAsia="x-none"/>
    </w:rPr>
  </w:style>
  <w:style w:type="paragraph" w:customStyle="1" w:styleId="EndNoteBibliography">
    <w:name w:val="EndNote Bibliography"/>
    <w:basedOn w:val="a"/>
    <w:link w:val="EndNoteBibliographyChar"/>
    <w:rsid w:val="00690E8E"/>
    <w:pPr>
      <w:widowControl w:val="0"/>
      <w:jc w:val="both"/>
    </w:pPr>
    <w:rPr>
      <w:rFonts w:ascii="Calibri" w:eastAsia="宋体" w:hAnsi="Calibri" w:cs="Calibri"/>
      <w:noProof/>
      <w:kern w:val="2"/>
      <w:sz w:val="20"/>
      <w:szCs w:val="22"/>
      <w:lang w:val="x-none" w:eastAsia="x-none"/>
    </w:rPr>
  </w:style>
  <w:style w:type="character" w:customStyle="1" w:styleId="EndNoteBibliographyChar">
    <w:name w:val="EndNote Bibliography Char"/>
    <w:link w:val="EndNoteBibliography"/>
    <w:rsid w:val="00690E8E"/>
    <w:rPr>
      <w:rFonts w:ascii="Calibri" w:eastAsia="宋体" w:hAnsi="Calibri" w:cs="Calibri"/>
      <w:noProof/>
      <w:kern w:val="2"/>
      <w:szCs w:val="22"/>
      <w:lang w:val="x-none" w:eastAsia="x-none"/>
    </w:rPr>
  </w:style>
  <w:style w:type="character" w:styleId="a5">
    <w:name w:val="Hyperlink"/>
    <w:uiPriority w:val="99"/>
    <w:unhideWhenUsed/>
    <w:rsid w:val="00690E8E"/>
    <w:rPr>
      <w:color w:val="0000FF"/>
      <w:u w:val="single"/>
    </w:rPr>
  </w:style>
  <w:style w:type="paragraph" w:styleId="a6">
    <w:name w:val="Balloon Text"/>
    <w:basedOn w:val="a"/>
    <w:link w:val="Char1"/>
    <w:uiPriority w:val="99"/>
    <w:unhideWhenUsed/>
    <w:rsid w:val="00690E8E"/>
    <w:pPr>
      <w:widowControl w:val="0"/>
      <w:jc w:val="both"/>
    </w:pPr>
    <w:rPr>
      <w:rFonts w:ascii="Calibri" w:eastAsia="宋体" w:hAnsi="Calibri"/>
      <w:kern w:val="2"/>
      <w:sz w:val="18"/>
      <w:szCs w:val="18"/>
      <w:lang w:eastAsia="zh-CN"/>
    </w:rPr>
  </w:style>
  <w:style w:type="character" w:customStyle="1" w:styleId="Char1">
    <w:name w:val="批注框文本 Char"/>
    <w:basedOn w:val="a0"/>
    <w:link w:val="a6"/>
    <w:uiPriority w:val="99"/>
    <w:rsid w:val="00690E8E"/>
    <w:rPr>
      <w:rFonts w:ascii="Calibri" w:eastAsia="宋体" w:hAnsi="Calibri"/>
      <w:kern w:val="2"/>
      <w:sz w:val="18"/>
      <w:szCs w:val="18"/>
      <w:lang w:eastAsia="zh-CN"/>
    </w:rPr>
  </w:style>
  <w:style w:type="character" w:styleId="a7">
    <w:name w:val="FollowedHyperlink"/>
    <w:basedOn w:val="a0"/>
    <w:uiPriority w:val="99"/>
    <w:unhideWhenUsed/>
    <w:rsid w:val="00690E8E"/>
    <w:rPr>
      <w:color w:val="800080" w:themeColor="followedHyperlink"/>
      <w:u w:val="single"/>
    </w:rPr>
  </w:style>
  <w:style w:type="paragraph" w:styleId="a8">
    <w:name w:val="Normal (Web)"/>
    <w:basedOn w:val="a"/>
    <w:uiPriority w:val="99"/>
    <w:unhideWhenUsed/>
    <w:rsid w:val="00BA3754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8353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61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5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299177">
                  <w:marLeft w:val="-75"/>
                  <w:marRight w:val="-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6759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0483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18959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766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9565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73073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00967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809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24286">
                  <w:marLeft w:val="-75"/>
                  <w:marRight w:val="-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42</Pages>
  <Words>17487</Words>
  <Characters>99682</Characters>
  <Application>Microsoft Office Word</Application>
  <DocSecurity>0</DocSecurity>
  <Lines>830</Lines>
  <Paragraphs>2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9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pril</dc:creator>
  <cp:lastModifiedBy>liujihong2008@qq.con</cp:lastModifiedBy>
  <cp:revision>13</cp:revision>
  <dcterms:created xsi:type="dcterms:W3CDTF">2021-05-03T14:08:00Z</dcterms:created>
  <dcterms:modified xsi:type="dcterms:W3CDTF">2021-06-04T01:30:00Z</dcterms:modified>
</cp:coreProperties>
</file>